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Default="00D8535D">
      <w:r>
        <w:rPr>
          <w:b/>
        </w:rPr>
        <w:t>Effects of spatially heterogeneous lakeside development on nearshore biotic communities in a large, deep, oligotrophic lake (</w:t>
      </w:r>
      <w:r w:rsidR="00587BE1">
        <w:rPr>
          <w:b/>
        </w:rPr>
        <w:t xml:space="preserve">Lake Baikal, </w:t>
      </w:r>
      <w:r>
        <w:rPr>
          <w:b/>
        </w:rPr>
        <w:t>Siberia)</w:t>
      </w:r>
      <w:r>
        <w:br/>
      </w:r>
    </w:p>
    <w:p w14:paraId="416459A4" w14:textId="77777777" w:rsidR="00715D55" w:rsidRDefault="00D8535D">
      <w:commentRangeStart w:id="0"/>
      <w:r>
        <w:t>Michael F. Meyer</w:t>
      </w:r>
      <w:commentRangeEnd w:id="0"/>
      <w:r>
        <w:commentReference w:id="0"/>
      </w:r>
      <w:r>
        <w:rPr>
          <w:vertAlign w:val="superscript"/>
        </w:rPr>
        <w:t>1</w:t>
      </w:r>
      <w:r>
        <w:t>*</w:t>
      </w:r>
    </w:p>
    <w:p w14:paraId="41CFBE85" w14:textId="77777777" w:rsidR="00715D55" w:rsidRDefault="00D8535D">
      <w:r>
        <w:t>Stephanie E. Hampton</w:t>
      </w:r>
      <w:r>
        <w:rPr>
          <w:vertAlign w:val="superscript"/>
        </w:rPr>
        <w:t>2</w:t>
      </w:r>
    </w:p>
    <w:p w14:paraId="59CCDB44" w14:textId="77777777" w:rsidR="00715D55" w:rsidRDefault="00D8535D">
      <w:pPr>
        <w:rPr>
          <w:vertAlign w:val="superscript"/>
        </w:rPr>
      </w:pPr>
      <w:r>
        <w:t>Tedy Ozersky</w:t>
      </w:r>
      <w:r>
        <w:rPr>
          <w:vertAlign w:val="superscript"/>
        </w:rPr>
        <w:t>3</w:t>
      </w:r>
    </w:p>
    <w:p w14:paraId="2304AF93" w14:textId="77777777" w:rsidR="00715D55" w:rsidRDefault="00D8535D">
      <w:pPr>
        <w:rPr>
          <w:vertAlign w:val="superscript"/>
        </w:rPr>
      </w:pPr>
      <w:r>
        <w:t>Kara H. Woo</w:t>
      </w:r>
      <w:r>
        <w:rPr>
          <w:vertAlign w:val="superscript"/>
        </w:rPr>
        <w:t>2</w:t>
      </w:r>
    </w:p>
    <w:p w14:paraId="05D05526" w14:textId="77777777" w:rsidR="00715D55" w:rsidRDefault="00D8535D">
      <w:pPr>
        <w:rPr>
          <w:vertAlign w:val="superscript"/>
        </w:rPr>
      </w:pPr>
      <w:r>
        <w:t>Kirill Shchapov</w:t>
      </w:r>
      <w:r>
        <w:rPr>
          <w:vertAlign w:val="superscript"/>
        </w:rPr>
        <w:t>3</w:t>
      </w:r>
    </w:p>
    <w:p w14:paraId="245F55DE" w14:textId="77777777" w:rsidR="00715D55" w:rsidRDefault="00D8535D">
      <w:pPr>
        <w:rPr>
          <w:vertAlign w:val="superscript"/>
        </w:rPr>
      </w:pPr>
      <w:r>
        <w:t>Daniel D. Snow</w:t>
      </w:r>
      <w:r>
        <w:rPr>
          <w:vertAlign w:val="superscript"/>
        </w:rPr>
        <w:t>4</w:t>
      </w:r>
    </w:p>
    <w:p w14:paraId="786DEEED" w14:textId="77777777" w:rsidR="00715D55" w:rsidRDefault="00D8535D">
      <w:pPr>
        <w:rPr>
          <w:vertAlign w:val="superscript"/>
        </w:rPr>
      </w:pPr>
      <w:r>
        <w:t>Emma J. Rosi</w:t>
      </w:r>
      <w:r>
        <w:rPr>
          <w:vertAlign w:val="superscript"/>
        </w:rPr>
        <w:t>5</w:t>
      </w:r>
    </w:p>
    <w:p w14:paraId="2C73ECAA" w14:textId="77777777" w:rsidR="00715D55" w:rsidRDefault="00D8535D">
      <w:pPr>
        <w:rPr>
          <w:vertAlign w:val="superscript"/>
        </w:rPr>
      </w:pPr>
      <w:r>
        <w:t>Maxim A. Timofeyev</w:t>
      </w:r>
      <w:r>
        <w:rPr>
          <w:vertAlign w:val="superscript"/>
        </w:rPr>
        <w:t>6</w:t>
      </w:r>
    </w:p>
    <w:p w14:paraId="764B0541" w14:textId="77777777" w:rsidR="00715D55" w:rsidRDefault="00D8535D">
      <w:pPr>
        <w:rPr>
          <w:vertAlign w:val="superscript"/>
        </w:rPr>
      </w:pPr>
      <w:r>
        <w:t>Yulia M. Zaitseva</w:t>
      </w:r>
      <w:r>
        <w:rPr>
          <w:vertAlign w:val="superscript"/>
        </w:rPr>
        <w:t>7</w:t>
      </w:r>
    </w:p>
    <w:p w14:paraId="3715841A" w14:textId="77777777" w:rsidR="00715D55" w:rsidRDefault="00D8535D">
      <w:pPr>
        <w:rPr>
          <w:vertAlign w:val="superscript"/>
        </w:rPr>
      </w:pPr>
      <w:r>
        <w:t>Dmitry Yu. Karnaukhov</w:t>
      </w:r>
      <w:r>
        <w:rPr>
          <w:vertAlign w:val="superscript"/>
        </w:rPr>
        <w:t>6</w:t>
      </w:r>
    </w:p>
    <w:p w14:paraId="4F79AC17" w14:textId="77777777" w:rsidR="00715D55" w:rsidRDefault="00D8535D">
      <w:pPr>
        <w:rPr>
          <w:vertAlign w:val="superscript"/>
        </w:rPr>
      </w:pPr>
      <w:r>
        <w:t>Nina A. Bondarenko</w:t>
      </w:r>
      <w:r>
        <w:rPr>
          <w:vertAlign w:val="superscript"/>
        </w:rPr>
        <w:t>7</w:t>
      </w:r>
    </w:p>
    <w:p w14:paraId="09CBD59C" w14:textId="77777777" w:rsidR="00715D55" w:rsidRDefault="00D8535D">
      <w:pPr>
        <w:rPr>
          <w:vertAlign w:val="superscript"/>
        </w:rPr>
      </w:pPr>
      <w:r>
        <w:t>Aaron Galloway</w:t>
      </w:r>
      <w:r>
        <w:rPr>
          <w:vertAlign w:val="superscript"/>
        </w:rPr>
        <w:t>8</w:t>
      </w:r>
    </w:p>
    <w:p w14:paraId="6BCE80AF" w14:textId="77777777" w:rsidR="00715D55" w:rsidRDefault="00D8535D">
      <w:r>
        <w:t>Julie Schram</w:t>
      </w:r>
      <w:r>
        <w:rPr>
          <w:vertAlign w:val="superscript"/>
        </w:rPr>
        <w:t>8</w:t>
      </w:r>
    </w:p>
    <w:p w14:paraId="6C2BB08F" w14:textId="258653FB" w:rsidR="00715D55" w:rsidRPr="001F0393" w:rsidRDefault="001F0393">
      <w:pPr>
        <w:rPr>
          <w:sz w:val="24"/>
        </w:rPr>
      </w:pPr>
      <w:r>
        <w:t>Matthew R. Brousil</w:t>
      </w:r>
      <w:r>
        <w:rPr>
          <w:sz w:val="24"/>
          <w:vertAlign w:val="superscript"/>
        </w:rPr>
        <w:t>2</w:t>
      </w:r>
    </w:p>
    <w:p w14:paraId="632148DF" w14:textId="77777777" w:rsidR="00715D55" w:rsidRDefault="00715D55"/>
    <w:p w14:paraId="0EF574A6" w14:textId="77777777" w:rsidR="00715D55" w:rsidRDefault="00D8535D">
      <w:r>
        <w:rPr>
          <w:vertAlign w:val="superscript"/>
        </w:rPr>
        <w:t>1.</w:t>
      </w:r>
      <w:r>
        <w:t xml:space="preserve"> School of the Environment, Washington State University, Pullman, WA, USA</w:t>
      </w:r>
    </w:p>
    <w:p w14:paraId="7988AB6A" w14:textId="77777777" w:rsidR="00715D55" w:rsidRDefault="00D8535D">
      <w:r>
        <w:rPr>
          <w:vertAlign w:val="superscript"/>
        </w:rPr>
        <w:t>2.</w:t>
      </w:r>
      <w:r>
        <w:t xml:space="preserve"> Center for Environmental Research, Education, and Outreach, Washington State University, </w:t>
      </w:r>
    </w:p>
    <w:p w14:paraId="0B24FAAC" w14:textId="77777777" w:rsidR="00715D55" w:rsidRDefault="00D8535D">
      <w:r>
        <w:t xml:space="preserve">   Pullman, WA, USA</w:t>
      </w:r>
    </w:p>
    <w:p w14:paraId="24B14106" w14:textId="77777777" w:rsidR="00715D55" w:rsidRDefault="00D8535D">
      <w:r>
        <w:rPr>
          <w:vertAlign w:val="superscript"/>
        </w:rPr>
        <w:t>3.</w:t>
      </w:r>
      <w:r>
        <w:t xml:space="preserve"> Large Lakes Observatory, University of Minnesota - Duluth, Duluth, MN, USA</w:t>
      </w:r>
    </w:p>
    <w:p w14:paraId="3F1840EC" w14:textId="77777777" w:rsidR="00715D55" w:rsidRDefault="00D8535D">
      <w:r>
        <w:rPr>
          <w:vertAlign w:val="superscript"/>
        </w:rPr>
        <w:t>4.</w:t>
      </w:r>
      <w:r>
        <w:t xml:space="preserve"> School of Natural Resources, University of Nebraska-Lincoln, Lincoln, NE, USA</w:t>
      </w:r>
    </w:p>
    <w:p w14:paraId="207F6AFD" w14:textId="77777777" w:rsidR="00715D55" w:rsidRDefault="00D8535D">
      <w:r>
        <w:rPr>
          <w:vertAlign w:val="superscript"/>
        </w:rPr>
        <w:t>5.</w:t>
      </w:r>
      <w:r>
        <w:t xml:space="preserve"> Cary Institute of Ecosystem Studies, Millbrook, NY, USA</w:t>
      </w:r>
    </w:p>
    <w:p w14:paraId="533829CD" w14:textId="77777777" w:rsidR="00715D55" w:rsidRDefault="00D8535D">
      <w:r>
        <w:rPr>
          <w:vertAlign w:val="superscript"/>
        </w:rPr>
        <w:t>6.</w:t>
      </w:r>
      <w:r>
        <w:t xml:space="preserve"> Biological Research Institute, Irkutsk State University, Irkutsk, Irkutsk Oblast, Russia</w:t>
      </w:r>
    </w:p>
    <w:p w14:paraId="2CA878A9" w14:textId="77777777" w:rsidR="00715D55" w:rsidRDefault="00D8535D">
      <w:r>
        <w:rPr>
          <w:vertAlign w:val="superscript"/>
        </w:rPr>
        <w:t>7.</w:t>
      </w:r>
      <w:r>
        <w:t xml:space="preserve"> Limnological Institute SB RAS, Irkutsk, Irkutsk Oblast, Russia</w:t>
      </w:r>
    </w:p>
    <w:p w14:paraId="5629C768" w14:textId="77777777" w:rsidR="00715D55" w:rsidRDefault="00D8535D">
      <w:r>
        <w:rPr>
          <w:vertAlign w:val="superscript"/>
        </w:rPr>
        <w:t>8.</w:t>
      </w:r>
      <w:r>
        <w:t xml:space="preserve"> Oregon Institute of Marine Biology, University of Oregon, Charleston, OR, USA</w:t>
      </w:r>
    </w:p>
    <w:p w14:paraId="1BD3BCB9" w14:textId="77777777" w:rsidR="00715D55" w:rsidRDefault="00715D55"/>
    <w:p w14:paraId="24FBB3D0" w14:textId="77777777" w:rsidR="00715D55" w:rsidRDefault="00D8535D">
      <w:r>
        <w:t xml:space="preserve">*corresponding author: michael.f.meyer@wsu.edu </w:t>
      </w:r>
    </w:p>
    <w:p w14:paraId="672E0BA6" w14:textId="77777777" w:rsidR="00715D55" w:rsidRDefault="00715D55"/>
    <w:p w14:paraId="6C81DE61" w14:textId="0001E19A" w:rsidR="00715D55" w:rsidRDefault="00D8535D">
      <w:r>
        <w:rPr>
          <w:b/>
        </w:rPr>
        <w:t>Keywords</w:t>
      </w:r>
      <w:r>
        <w:t xml:space="preserve">: Lake Baikal, sewage, PPCP, </w:t>
      </w:r>
      <w:r w:rsidR="004361D1">
        <w:t>food web</w:t>
      </w:r>
      <w: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035835A8" w:rsidR="00715D55" w:rsidRDefault="00D8535D">
      <w:pPr>
        <w:rPr>
          <w:b/>
        </w:rPr>
      </w:pPr>
      <w:r>
        <w:rPr>
          <w:b/>
        </w:rPr>
        <w:lastRenderedPageBreak/>
        <w:t>Abstract (2</w:t>
      </w:r>
      <w:r w:rsidR="0073707F">
        <w:rPr>
          <w:b/>
        </w:rPr>
        <w:t>4</w:t>
      </w:r>
      <w:r w:rsidR="00F536BA">
        <w:rPr>
          <w:b/>
        </w:rPr>
        <w:t>7</w:t>
      </w:r>
      <w:r>
        <w:rPr>
          <w:b/>
        </w:rPr>
        <w:t>/250 words)</w:t>
      </w:r>
    </w:p>
    <w:p w14:paraId="6365BCF6" w14:textId="77777777" w:rsidR="00715D55" w:rsidRDefault="00715D55"/>
    <w:p w14:paraId="510F10FE" w14:textId="194F451C"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ith ecological consequences</w:t>
      </w:r>
      <w:r w:rsidR="00D8535D">
        <w:rPr>
          <w:rFonts w:ascii="Times New Roman" w:eastAsia="Times New Roman" w:hAnsi="Times New Roman" w:cs="Times New Roman"/>
          <w:sz w:val="24"/>
          <w:szCs w:val="24"/>
          <w:highlight w:val="white"/>
        </w:rPr>
        <w:t xml:space="preserve">. Sewage released from </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uch lakeside development is a type of high impact </w:t>
      </w:r>
      <w:r w:rsidR="00363613">
        <w:rPr>
          <w:rFonts w:ascii="Times New Roman" w:eastAsia="Times New Roman" w:hAnsi="Times New Roman" w:cs="Times New Roman"/>
          <w:sz w:val="24"/>
          <w:szCs w:val="24"/>
          <w:highlight w:val="white"/>
        </w:rPr>
        <w:t xml:space="preserve">human </w:t>
      </w:r>
      <w:r w:rsidR="00D8535D">
        <w:rPr>
          <w:rFonts w:ascii="Times New Roman" w:eastAsia="Times New Roman" w:hAnsi="Times New Roman" w:cs="Times New Roman"/>
          <w:sz w:val="24"/>
          <w:szCs w:val="24"/>
          <w:highlight w:val="white"/>
        </w:rPr>
        <w:t xml:space="preserve">disturbance with effects most immediately observed among littoral biota. 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r w:rsidR="00363613">
        <w:rPr>
          <w:rFonts w:ascii="Times New Roman" w:eastAsia="Times New Roman" w:hAnsi="Times New Roman" w:cs="Times New Roman"/>
          <w:sz w:val="24"/>
          <w:szCs w:val="24"/>
          <w:highlight w:val="white"/>
        </w:rPr>
        <w:t xml:space="preserve">; increasing filamentous algal abundance has provided evidence that </w:t>
      </w:r>
      <w:r w:rsidR="00D8535D">
        <w:rPr>
          <w:rFonts w:ascii="Times New Roman" w:eastAsia="Times New Roman" w:hAnsi="Times New Roman" w:cs="Times New Roman"/>
          <w:sz w:val="24"/>
          <w:szCs w:val="24"/>
          <w:highlight w:val="white"/>
        </w:rPr>
        <w:t xml:space="preserve">nearshore benthic </w:t>
      </w:r>
      <w:r w:rsidR="00106752">
        <w:rPr>
          <w:rFonts w:ascii="Times New Roman" w:eastAsia="Times New Roman" w:hAnsi="Times New Roman" w:cs="Times New Roman"/>
          <w:sz w:val="24"/>
          <w:szCs w:val="24"/>
          <w:highlight w:val="white"/>
        </w:rPr>
        <w:t xml:space="preserve">communities </w:t>
      </w:r>
      <w:r w:rsidR="00363613">
        <w:rPr>
          <w:rFonts w:ascii="Times New Roman" w:eastAsia="Times New Roman" w:hAnsi="Times New Roman" w:cs="Times New Roman"/>
          <w:sz w:val="24"/>
          <w:szCs w:val="24"/>
          <w:highlight w:val="white"/>
        </w:rPr>
        <w:t xml:space="preserve">may </w:t>
      </w:r>
      <w:r w:rsidR="00D8535D">
        <w:rPr>
          <w:rFonts w:ascii="Times New Roman" w:eastAsia="Times New Roman" w:hAnsi="Times New Roman" w:cs="Times New Roman"/>
          <w:sz w:val="24"/>
          <w:szCs w:val="24"/>
          <w:highlight w:val="white"/>
        </w:rPr>
        <w:t>be responding</w:t>
      </w:r>
      <w:r w:rsidR="00363613">
        <w:rPr>
          <w:rFonts w:ascii="Times New Roman" w:eastAsia="Times New Roman" w:hAnsi="Times New Roman" w:cs="Times New Roman"/>
          <w:sz w:val="24"/>
          <w:szCs w:val="24"/>
          <w:highlight w:val="white"/>
        </w:rPr>
        <w:t xml:space="preserve"> to sewage inputs</w:t>
      </w:r>
      <w:r w:rsidR="00D8535D">
        <w:rPr>
          <w:rFonts w:ascii="Times New Roman" w:eastAsia="Times New Roman" w:hAnsi="Times New Roman" w:cs="Times New Roman"/>
          <w:sz w:val="24"/>
          <w:szCs w:val="24"/>
          <w:highlight w:val="white"/>
        </w:rPr>
        <w:t xml:space="preserve">. To </w:t>
      </w:r>
      <w:r w:rsidR="00106752">
        <w:rPr>
          <w:rFonts w:ascii="Times New Roman" w:eastAsia="Times New Roman" w:hAnsi="Times New Roman" w:cs="Times New Roman"/>
          <w:sz w:val="24"/>
          <w:szCs w:val="24"/>
          <w:highlight w:val="white"/>
        </w:rPr>
        <w:t xml:space="preserve">determine </w:t>
      </w:r>
      <w:r w:rsidR="00D8535D">
        <w:rPr>
          <w:rFonts w:ascii="Times New Roman" w:eastAsia="Times New Roman" w:hAnsi="Times New Roman" w:cs="Times New Roman"/>
          <w:sz w:val="24"/>
          <w:szCs w:val="24"/>
          <w:highlight w:val="white"/>
        </w:rPr>
        <w:t xml:space="preserve">the </w:t>
      </w:r>
      <w:r w:rsidR="008F41D6">
        <w:rPr>
          <w:rFonts w:ascii="Times New Roman" w:eastAsia="Times New Roman" w:hAnsi="Times New Roman" w:cs="Times New Roman"/>
          <w:sz w:val="24"/>
          <w:szCs w:val="24"/>
          <w:highlight w:val="white"/>
        </w:rPr>
        <w:t>presence</w:t>
      </w:r>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w:t>
      </w:r>
      <w:ins w:id="1" w:author="Meyer, Michael Frederick" w:date="2020-06-11T11:39:00Z">
        <w:r w:rsidR="00C03D31">
          <w:rPr>
            <w:rFonts w:ascii="Times New Roman" w:eastAsia="Times New Roman" w:hAnsi="Times New Roman" w:cs="Times New Roman"/>
            <w:sz w:val="24"/>
            <w:szCs w:val="24"/>
            <w:highlight w:val="white"/>
          </w:rPr>
          <w:t>d</w:t>
        </w:r>
      </w:ins>
      <w:r w:rsidR="00D8535D">
        <w:rPr>
          <w:rFonts w:ascii="Times New Roman" w:eastAsia="Times New Roman" w:hAnsi="Times New Roman" w:cs="Times New Roman"/>
          <w:sz w:val="24"/>
          <w:szCs w:val="24"/>
          <w:highlight w:val="white"/>
        </w:rPr>
        <w:t xml:space="preserve"> into Lake Baikal, we surveyed </w:t>
      </w:r>
      <w:r w:rsidR="00363613">
        <w:rPr>
          <w:rFonts w:ascii="Times New Roman" w:eastAsia="Times New Roman" w:hAnsi="Times New Roman" w:cs="Times New Roman"/>
          <w:sz w:val="24"/>
          <w:szCs w:val="24"/>
          <w:highlight w:val="white"/>
        </w:rPr>
        <w:t>14</w:t>
      </w:r>
      <w:r w:rsidR="00587BE1">
        <w:rPr>
          <w:rFonts w:ascii="Times New Roman" w:eastAsia="Times New Roman" w:hAnsi="Times New Roman" w:cs="Times New Roman"/>
          <w:sz w:val="24"/>
          <w:szCs w:val="24"/>
          <w:highlight w:val="white"/>
        </w:rPr>
        <w:t xml:space="preserve"> </w:t>
      </w:r>
      <w:r w:rsidR="00AF0312">
        <w:rPr>
          <w:rFonts w:ascii="Times New Roman" w:eastAsia="Times New Roman" w:hAnsi="Times New Roman" w:cs="Times New Roman"/>
          <w:sz w:val="24"/>
          <w:szCs w:val="24"/>
          <w:highlight w:val="white"/>
        </w:rPr>
        <w:t xml:space="preserve">littoral </w:t>
      </w:r>
      <w:r w:rsidR="00587BE1">
        <w:rPr>
          <w:rFonts w:ascii="Times New Roman" w:eastAsia="Times New Roman" w:hAnsi="Times New Roman" w:cs="Times New Roman"/>
          <w:sz w:val="24"/>
          <w:szCs w:val="24"/>
          <w:highlight w:val="white"/>
        </w:rPr>
        <w:t xml:space="preserve">sites along </w:t>
      </w:r>
      <w:r w:rsidR="00D8535D">
        <w:rPr>
          <w:rFonts w:ascii="Times New Roman" w:eastAsia="Times New Roman" w:hAnsi="Times New Roman" w:cs="Times New Roman"/>
          <w:sz w:val="24"/>
          <w:szCs w:val="24"/>
          <w:highlight w:val="white"/>
        </w:rPr>
        <w:t xml:space="preserve">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106752">
        <w:rPr>
          <w:rFonts w:ascii="Times New Roman" w:eastAsia="Times New Roman" w:hAnsi="Times New Roman" w:cs="Times New Roman"/>
          <w:sz w:val="24"/>
          <w:szCs w:val="24"/>
          <w:highlight w:val="white"/>
        </w:rPr>
        <w:t>indicators of food web structure (stable isotopes and fatty acid composition)</w:t>
      </w:r>
      <w:r w:rsidR="00D8535D">
        <w:rPr>
          <w:rFonts w:ascii="Times New Roman" w:eastAsia="Times New Roman" w:hAnsi="Times New Roman" w:cs="Times New Roman"/>
          <w:sz w:val="24"/>
          <w:szCs w:val="24"/>
          <w:highlight w:val="white"/>
        </w:rPr>
        <w:t xml:space="preserve">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column,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consistent</w:t>
      </w:r>
      <w:r w:rsidR="00F536BA">
        <w:rPr>
          <w:rFonts w:ascii="Times New Roman" w:eastAsia="Times New Roman" w:hAnsi="Times New Roman" w:cs="Times New Roman"/>
          <w:sz w:val="24"/>
          <w:szCs w:val="24"/>
          <w:highlight w:val="white"/>
        </w:rPr>
        <w:t>, with amphipods potentially changing 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w:t>
      </w:r>
      <w:commentRangeStart w:id="2"/>
      <w:del w:id="3" w:author="Meyer, Michael Frederick" w:date="2020-06-09T11:21:00Z">
        <w:r w:rsidR="00D8535D" w:rsidDel="00CA6980">
          <w:rPr>
            <w:rFonts w:ascii="Times New Roman" w:eastAsia="Times New Roman" w:hAnsi="Times New Roman" w:cs="Times New Roman"/>
            <w:sz w:val="24"/>
            <w:szCs w:val="24"/>
            <w:highlight w:val="white"/>
          </w:rPr>
          <w:delText xml:space="preserve">in </w:delText>
        </w:r>
      </w:del>
      <w:commentRangeEnd w:id="2"/>
      <w:r w:rsidR="00CA6980">
        <w:rPr>
          <w:rStyle w:val="CommentReference"/>
        </w:rPr>
        <w:commentReference w:id="2"/>
      </w:r>
      <w:del w:id="4" w:author="Meyer, Michael Frederick" w:date="2020-06-09T11:21:00Z">
        <w:r w:rsidR="00D8535D" w:rsidDel="00CA6980">
          <w:rPr>
            <w:rFonts w:ascii="Times New Roman" w:eastAsia="Times New Roman" w:hAnsi="Times New Roman" w:cs="Times New Roman"/>
            <w:sz w:val="24"/>
            <w:szCs w:val="24"/>
            <w:highlight w:val="white"/>
          </w:rPr>
          <w:delText>tandem with developing wastewater management</w:delText>
        </w:r>
        <w:r w:rsidR="002249CB" w:rsidDel="00CA6980">
          <w:rPr>
            <w:rFonts w:ascii="Times New Roman" w:eastAsia="Times New Roman" w:hAnsi="Times New Roman" w:cs="Times New Roman"/>
            <w:sz w:val="24"/>
            <w:szCs w:val="24"/>
            <w:highlight w:val="white"/>
          </w:rPr>
          <w:delText xml:space="preserve"> </w:delText>
        </w:r>
      </w:del>
      <w:r w:rsidR="002249CB">
        <w:rPr>
          <w:rFonts w:ascii="Times New Roman" w:eastAsia="Times New Roman" w:hAnsi="Times New Roman" w:cs="Times New Roman"/>
          <w:sz w:val="24"/>
          <w:szCs w:val="24"/>
          <w:highlight w:val="white"/>
        </w:rPr>
        <w:t>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Default="00D8535D">
      <w:r>
        <w:rPr>
          <w:b/>
        </w:rPr>
        <w:t>Introduction</w:t>
      </w:r>
    </w:p>
    <w:p w14:paraId="258258F2" w14:textId="77777777" w:rsidR="00715D55" w:rsidRDefault="00715D55"/>
    <w:p w14:paraId="265884D8" w14:textId="6C972F54"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ithin sewage byproduct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within sewage, nutrient inputs can also originate from disparate anthropogenic and environmental sources, thereby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For example, agricultural runoff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Powers et al. 2016)</w:t>
      </w:r>
      <w:r w:rsidR="00D52D89">
        <w:rPr>
          <w:rFonts w:ascii="Times New Roman" w:eastAsia="Times New Roman" w:hAnsi="Times New Roman" w:cs="Times New Roman"/>
          <w:sz w:val="24"/>
          <w:szCs w:val="24"/>
        </w:rPr>
        <w:fldChar w:fldCharType="end"/>
      </w:r>
      <w:r w:rsidR="002E6D0A">
        <w:rPr>
          <w:rFonts w:ascii="Times New Roman" w:eastAsia="Times New Roman" w:hAnsi="Times New Roman" w:cs="Times New Roman"/>
          <w:sz w:val="24"/>
          <w:szCs w:val="24"/>
        </w:rPr>
        <w:t xml:space="preserve">, </w:t>
      </w:r>
      <w:r w:rsidR="00106752">
        <w:rPr>
          <w:rFonts w:ascii="Times New Roman" w:eastAsia="Times New Roman" w:hAnsi="Times New Roman" w:cs="Times New Roman"/>
          <w:sz w:val="24"/>
          <w:szCs w:val="24"/>
        </w:rPr>
        <w:t xml:space="preserve">watershed </w:t>
      </w:r>
      <w:r>
        <w:rPr>
          <w:rFonts w:ascii="Times New Roman" w:eastAsia="Times New Roman" w:hAnsi="Times New Roman" w:cs="Times New Roman"/>
          <w:sz w:val="24"/>
          <w:szCs w:val="24"/>
        </w:rPr>
        <w:t>processes</w:t>
      </w:r>
      <w:r w:rsidR="00BE06D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such as melting permafrost</w:t>
      </w:r>
      <w:r w:rsidR="00150E6F">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Turetsky et al. 2000)</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changes in terrestrial plant communities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Moran et al. 2012)</w:t>
      </w:r>
      <w:r w:rsidR="00D52D89">
        <w:rPr>
          <w:rFonts w:ascii="Times New Roman" w:eastAsia="Times New Roman" w:hAnsi="Times New Roman" w:cs="Times New Roman"/>
          <w:sz w:val="24"/>
          <w:szCs w:val="24"/>
        </w:rPr>
        <w:fldChar w:fldCharType="end"/>
      </w:r>
      <w:r w:rsidR="00BE06D7">
        <w:rPr>
          <w:rFonts w:ascii="Times New Roman" w:eastAsia="Times New Roman" w:hAnsi="Times New Roman" w:cs="Times New Roman"/>
          <w:sz w:val="24"/>
          <w:szCs w:val="24"/>
        </w:rPr>
        <w:t xml:space="preserve"> can all increase allochthonous nutrient inputs similar to sewage</w:t>
      </w:r>
      <w:r>
        <w:rPr>
          <w:rFonts w:ascii="Times New Roman" w:eastAsia="Times New Roman" w:hAnsi="Times New Roman" w:cs="Times New Roman"/>
          <w:sz w:val="24"/>
          <w:szCs w:val="24"/>
        </w:rPr>
        <w:t xml:space="preserve">. Regardless of the nutrients’ source, biological responses to even slight nutrient increases can further confound sewage signals. Benthic primary producers in nearshore water, especially those in oligotrophic lakes, can assimilate nutrients quickly from the water column (e.g., hours), such that deviation in typical water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2B79569B" w14:textId="77777777" w:rsidR="00FC3707" w:rsidRDefault="00FC3707" w:rsidP="00150E6F">
      <w:pPr>
        <w:rPr>
          <w:rFonts w:ascii="Times New Roman" w:eastAsia="Times New Roman" w:hAnsi="Times New Roman" w:cs="Times New Roman"/>
          <w:sz w:val="24"/>
          <w:szCs w:val="24"/>
        </w:rPr>
      </w:pPr>
    </w:p>
    <w:p w14:paraId="1E62AB8F" w14:textId="4B4F0601"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ollutants consistently associated with human activity, such as 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w:t>
      </w:r>
      <w:r w:rsidR="009A6AFC" w:rsidRPr="00D52D89">
        <w:rPr>
          <w:rFonts w:ascii="Times New Roman" w:hAnsi="Times New Roman" w:cs="Times New Roman"/>
          <w:sz w:val="24"/>
        </w:rPr>
        <w:lastRenderedPageBreak/>
        <w:t>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por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 </w:t>
      </w:r>
      <w:r>
        <w:rPr>
          <w:rFonts w:ascii="Times New Roman" w:eastAsia="Times New Roman" w:hAnsi="Times New Roman" w:cs="Times New Roman"/>
          <w:sz w:val="24"/>
          <w:szCs w:val="24"/>
        </w:rPr>
        <w:t xml:space="preserve">In addition to identifying areas and </w:t>
      </w:r>
      <w:r w:rsidR="00357C12">
        <w:rPr>
          <w:rFonts w:ascii="Times New Roman" w:eastAsia="Times New Roman" w:hAnsi="Times New Roman" w:cs="Times New Roman"/>
          <w:sz w:val="24"/>
          <w:szCs w:val="24"/>
        </w:rPr>
        <w:t xml:space="preserve">periods </w:t>
      </w:r>
      <w:r>
        <w:rPr>
          <w:rFonts w:ascii="Times New Roman" w:eastAsia="Times New Roman" w:hAnsi="Times New Roman" w:cs="Times New Roman"/>
          <w:sz w:val="24"/>
          <w:szCs w:val="24"/>
        </w:rPr>
        <w:t xml:space="preserve">of sewage pollution, PPCPs have also demonstrated robustness in defining gradients of sewage pollution in river systems, with concentrations being directly proportional to population density and inversely proportional to distance from a densely populated area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endz et al. 200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197C8D">
        <w:rPr>
          <w:rFonts w:ascii="Times New Roman" w:eastAsia="Times New Roman" w:hAnsi="Times New Roman" w:cs="Times New Roman"/>
          <w:sz w:val="24"/>
          <w:szCs w:val="24"/>
        </w:rPr>
        <w:t>Similar to PPCPs, 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are typically very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each pollutant’s consistent association with sewage, co-located PPCP and microplastic measurements can </w:t>
      </w:r>
      <w:r w:rsidR="00BD0B70">
        <w:rPr>
          <w:rFonts w:ascii="Times New Roman" w:eastAsia="Times New Roman" w:hAnsi="Times New Roman" w:cs="Times New Roman"/>
          <w:sz w:val="24"/>
          <w:szCs w:val="24"/>
        </w:rPr>
        <w:t xml:space="preserve">be used to infer </w:t>
      </w:r>
      <w:r w:rsidR="00E86FF8">
        <w:rPr>
          <w:rFonts w:ascii="Times New Roman" w:eastAsia="Times New Roman" w:hAnsi="Times New Roman" w:cs="Times New Roman"/>
          <w:sz w:val="24"/>
          <w:szCs w:val="24"/>
        </w:rPr>
        <w:t xml:space="preserve">duration as well as spatial extent of sewage pollution within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705CB775"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frequently are seen first among </w:t>
      </w:r>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identity and abundance</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consumer guilds.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removing 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likewise shift to include more detritivores or species that are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sidR="00D8535D">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All EFAs are critical to maintaining cellular membrane fluidity especially in cold environment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Nichols et al. 199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yet longer chain EFAs are generally more beneficial. Additionally, 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In either event, comparing consumer fatty acid compositions to potential resources can be used to infer how grazing patterns may have changed in tandem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60B7EC95"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 community 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w:t>
      </w:r>
      <w:r>
        <w:rPr>
          <w:rFonts w:ascii="Times New Roman" w:eastAsia="Times New Roman" w:hAnsi="Times New Roman" w:cs="Times New Roman"/>
          <w:sz w:val="24"/>
          <w:szCs w:val="24"/>
        </w:rPr>
        <w:lastRenderedPageBreak/>
        <w:t xml:space="preserve">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Ministry of Natural Resources and Ecology of the Russian Federation 2014)</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nearshore areas abutting lakeside settlements have 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Despite largely lacking human development,</w:t>
      </w:r>
      <w:r w:rsidR="0001150B">
        <w:rPr>
          <w:rFonts w:ascii="Times New Roman" w:eastAsia="Times New Roman" w:hAnsi="Times New Roman" w:cs="Times New Roman"/>
          <w:sz w:val="24"/>
          <w:szCs w:val="24"/>
        </w:rPr>
        <w:t xml:space="preserve"> </w:t>
      </w:r>
      <w:r w:rsidR="00A22275">
        <w:rPr>
          <w:rFonts w:ascii="Times New Roman" w:eastAsia="Times New Roman" w:hAnsi="Times New Roman" w:cs="Times New Roman"/>
          <w:sz w:val="24"/>
          <w:szCs w:val="24"/>
        </w:rPr>
        <w:t>uncharacteristic</w:t>
      </w:r>
      <w:r w:rsidR="00D77EA1">
        <w:rPr>
          <w:rFonts w:ascii="Times New Roman" w:eastAsia="Times New Roman" w:hAnsi="Times New Roman" w:cs="Times New Roman"/>
          <w:sz w:val="24"/>
          <w:szCs w:val="24"/>
        </w:rPr>
        <w:t xml:space="preserve"> 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been 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r w:rsidR="005613D8">
        <w:rPr>
          <w:rFonts w:ascii="Times New Roman" w:eastAsia="Times New Roman" w:hAnsi="Times New Roman" w:cs="Times New Roman"/>
          <w:i/>
          <w:sz w:val="24"/>
          <w:szCs w:val="24"/>
        </w:rPr>
        <w:t xml:space="preserve">Ulothrix </w:t>
      </w:r>
      <w:r w:rsidR="005613D8">
        <w:rPr>
          <w:rFonts w:ascii="Times New Roman" w:eastAsia="Times New Roman" w:hAnsi="Times New Roman" w:cs="Times New Roman"/>
          <w:sz w:val="24"/>
          <w:szCs w:val="24"/>
        </w:rPr>
        <w:t xml:space="preserve">spp. blooms </w:t>
      </w:r>
      <w:r w:rsidR="009B7513">
        <w:rPr>
          <w:rFonts w:ascii="Times New Roman" w:eastAsia="Times New Roman" w:hAnsi="Times New Roman" w:cs="Times New Roman"/>
          <w:sz w:val="24"/>
          <w:szCs w:val="24"/>
        </w:rPr>
        <w:t xml:space="preserve">historically occur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imoshkin et al. (2016, 2018) present a compelling case 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for lakeside settlements has been the main driver of nearshore </w:t>
      </w:r>
      <w:r w:rsidR="005F7A18">
        <w:rPr>
          <w:rFonts w:ascii="Times New Roman" w:eastAsia="Times New Roman" w:hAnsi="Times New Roman" w:cs="Times New Roman"/>
          <w:sz w:val="24"/>
          <w:szCs w:val="24"/>
        </w:rPr>
        <w:t>algal blooms</w:t>
      </w:r>
      <w:r>
        <w:rPr>
          <w:rFonts w:ascii="Times New Roman" w:eastAsia="Times New Roman" w:hAnsi="Times New Roman" w:cs="Times New Roman"/>
          <w:sz w:val="24"/>
          <w:szCs w:val="24"/>
        </w:rPr>
        <w:t>, motivating further research that might identify the extent to which sewage is altering nearshore communities.</w:t>
      </w:r>
    </w:p>
    <w:p w14:paraId="789E8C41" w14:textId="77777777" w:rsidR="00B55E36" w:rsidRDefault="00B55E36" w:rsidP="00B55E36">
      <w:pPr>
        <w:rPr>
          <w:rFonts w:ascii="Times New Roman" w:eastAsia="Times New Roman" w:hAnsi="Times New Roman" w:cs="Times New Roman"/>
          <w:sz w:val="24"/>
          <w:szCs w:val="24"/>
        </w:rPr>
      </w:pPr>
    </w:p>
    <w:p w14:paraId="2BDB9244" w14:textId="2F82D528" w:rsidR="00357863" w:rsidRDefault="00375241"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n the </w:t>
      </w:r>
      <w:del w:id="5" w:author="Meyer, Michael Frederick" w:date="2020-06-09T11:28:00Z">
        <w:r w:rsidR="00C345FA" w:rsidDel="00CA6980">
          <w:rPr>
            <w:rFonts w:ascii="Times New Roman" w:eastAsia="Times New Roman" w:hAnsi="Times New Roman" w:cs="Times New Roman"/>
            <w:sz w:val="24"/>
            <w:szCs w:val="24"/>
          </w:rPr>
          <w:delText xml:space="preserve">recent </w:delText>
        </w:r>
      </w:del>
      <w:ins w:id="6" w:author="Meyer, Michael Frederick" w:date="2020-06-09T11:28:00Z">
        <w:r w:rsidR="00CA6980">
          <w:rPr>
            <w:rFonts w:ascii="Times New Roman" w:eastAsia="Times New Roman" w:hAnsi="Times New Roman" w:cs="Times New Roman"/>
            <w:sz w:val="24"/>
            <w:szCs w:val="24"/>
          </w:rPr>
          <w:t xml:space="preserve">growing </w:t>
        </w:r>
      </w:ins>
      <w:del w:id="7" w:author="Meyer, Michael Frederick" w:date="2020-06-09T11:27:00Z">
        <w:r w:rsidDel="00CA6980">
          <w:rPr>
            <w:rFonts w:ascii="Times New Roman" w:eastAsia="Times New Roman" w:hAnsi="Times New Roman" w:cs="Times New Roman"/>
            <w:sz w:val="24"/>
            <w:szCs w:val="24"/>
          </w:rPr>
          <w:delText xml:space="preserve">changes </w:delText>
        </w:r>
      </w:del>
      <w:ins w:id="8" w:author="Meyer, Michael Frederick" w:date="2020-06-09T11:27:00Z">
        <w:r w:rsidR="00CA6980">
          <w:rPr>
            <w:rFonts w:ascii="Times New Roman" w:eastAsia="Times New Roman" w:hAnsi="Times New Roman" w:cs="Times New Roman"/>
            <w:sz w:val="24"/>
            <w:szCs w:val="24"/>
          </w:rPr>
          <w:t>ev</w:t>
        </w:r>
      </w:ins>
      <w:ins w:id="9" w:author="Meyer, Michael Frederick" w:date="2020-06-09T11:28:00Z">
        <w:r w:rsidR="00CA6980">
          <w:rPr>
            <w:rFonts w:ascii="Times New Roman" w:eastAsia="Times New Roman" w:hAnsi="Times New Roman" w:cs="Times New Roman"/>
            <w:sz w:val="24"/>
            <w:szCs w:val="24"/>
          </w:rPr>
          <w:t>idence</w:t>
        </w:r>
      </w:ins>
      <w:ins w:id="10" w:author="Meyer, Michael Frederick" w:date="2020-06-09T11:27:00Z">
        <w:r w:rsidR="00CA6980">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in Baikal’s nearshore periphyton communities</w:t>
      </w:r>
      <w:r w:rsidR="00357863">
        <w:rPr>
          <w:rFonts w:ascii="Times New Roman" w:eastAsia="Times New Roman" w:hAnsi="Times New Roman" w:cs="Times New Roman"/>
          <w:sz w:val="24"/>
          <w:szCs w:val="24"/>
        </w:rPr>
        <w:t xml:space="preserve"> near lakeside settlements</w:t>
      </w:r>
      <w:ins w:id="11" w:author="Meyer, Michael Frederick" w:date="2020-06-11T11:40:00Z">
        <w:r w:rsidR="00C03D31">
          <w:rPr>
            <w:rFonts w:ascii="Times New Roman" w:eastAsia="Times New Roman" w:hAnsi="Times New Roman" w:cs="Times New Roman"/>
            <w:sz w:val="24"/>
            <w:szCs w:val="24"/>
          </w:rPr>
          <w:t xml:space="preserve"> are responding to sewage inputs</w:t>
        </w:r>
      </w:ins>
      <w:r w:rsidR="00D8535D">
        <w:rPr>
          <w:rFonts w:ascii="Times New Roman" w:eastAsia="Times New Roman" w:hAnsi="Times New Roman" w:cs="Times New Roman"/>
          <w:sz w:val="24"/>
          <w:szCs w:val="24"/>
        </w:rPr>
        <w:t xml:space="preserve">, </w:t>
      </w:r>
      <w:commentRangeStart w:id="12"/>
      <w:del w:id="13" w:author="Meyer, Michael Frederick" w:date="2020-06-09T11:27:00Z">
        <w:r w:rsidR="0078508F" w:rsidDel="00CA6980">
          <w:rPr>
            <w:rFonts w:ascii="Times New Roman" w:eastAsia="Times New Roman" w:hAnsi="Times New Roman" w:cs="Times New Roman"/>
            <w:sz w:val="24"/>
            <w:szCs w:val="24"/>
          </w:rPr>
          <w:delText xml:space="preserve">the </w:delText>
        </w:r>
      </w:del>
      <w:ins w:id="14" w:author="Meyer, Michael Frederick" w:date="2020-06-09T11:27:00Z">
        <w:r w:rsidR="00CA6980">
          <w:rPr>
            <w:rFonts w:ascii="Times New Roman" w:eastAsia="Times New Roman" w:hAnsi="Times New Roman" w:cs="Times New Roman"/>
            <w:sz w:val="24"/>
            <w:szCs w:val="24"/>
          </w:rPr>
          <w:t xml:space="preserve">our overarching </w:t>
        </w:r>
      </w:ins>
      <w:r w:rsidR="0078508F">
        <w:rPr>
          <w:rFonts w:ascii="Times New Roman" w:eastAsia="Times New Roman" w:hAnsi="Times New Roman" w:cs="Times New Roman"/>
          <w:sz w:val="24"/>
          <w:szCs w:val="24"/>
        </w:rPr>
        <w:t xml:space="preserve">goal </w:t>
      </w:r>
      <w:del w:id="15" w:author="Meyer, Michael Frederick" w:date="2020-06-09T11:27:00Z">
        <w:r w:rsidR="0078508F" w:rsidDel="00CA6980">
          <w:rPr>
            <w:rFonts w:ascii="Times New Roman" w:eastAsia="Times New Roman" w:hAnsi="Times New Roman" w:cs="Times New Roman"/>
            <w:sz w:val="24"/>
            <w:szCs w:val="24"/>
          </w:rPr>
          <w:delText xml:space="preserve">of our study </w:delText>
        </w:r>
      </w:del>
      <w:r w:rsidR="0078508F">
        <w:rPr>
          <w:rFonts w:ascii="Times New Roman" w:eastAsia="Times New Roman" w:hAnsi="Times New Roman" w:cs="Times New Roman"/>
          <w:sz w:val="24"/>
          <w:szCs w:val="24"/>
        </w:rPr>
        <w:t xml:space="preserve">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del w:id="16" w:author="Meyer, Michael Frederick" w:date="2020-06-09T11:27:00Z">
        <w:r w:rsidR="00926704" w:rsidDel="00CA6980">
          <w:rPr>
            <w:rFonts w:ascii="Times New Roman" w:eastAsia="Times New Roman" w:hAnsi="Times New Roman" w:cs="Times New Roman"/>
            <w:sz w:val="24"/>
            <w:szCs w:val="24"/>
          </w:rPr>
          <w:delText>food web</w:delText>
        </w:r>
        <w:r w:rsidR="0078508F" w:rsidDel="00CA6980">
          <w:rPr>
            <w:rFonts w:ascii="Times New Roman" w:eastAsia="Times New Roman" w:hAnsi="Times New Roman" w:cs="Times New Roman"/>
            <w:sz w:val="24"/>
            <w:szCs w:val="24"/>
          </w:rPr>
          <w:delText xml:space="preserve"> </w:delText>
        </w:r>
        <w:r w:rsidR="00926704" w:rsidDel="00CA6980">
          <w:rPr>
            <w:rFonts w:ascii="Times New Roman" w:eastAsia="Times New Roman" w:hAnsi="Times New Roman" w:cs="Times New Roman"/>
            <w:sz w:val="24"/>
            <w:szCs w:val="24"/>
          </w:rPr>
          <w:delText>s</w:delText>
        </w:r>
        <w:r w:rsidR="0078508F" w:rsidDel="00CA6980">
          <w:rPr>
            <w:rFonts w:ascii="Times New Roman" w:eastAsia="Times New Roman" w:hAnsi="Times New Roman" w:cs="Times New Roman"/>
            <w:sz w:val="24"/>
            <w:szCs w:val="24"/>
          </w:rPr>
          <w:delText>tructure</w:delText>
        </w:r>
      </w:del>
      <w:ins w:id="17" w:author="Meyer, Michael Frederick" w:date="2020-06-09T11:27:00Z">
        <w:r w:rsidR="00CA6980">
          <w:rPr>
            <w:rFonts w:ascii="Times New Roman" w:eastAsia="Times New Roman" w:hAnsi="Times New Roman" w:cs="Times New Roman"/>
            <w:sz w:val="24"/>
            <w:szCs w:val="24"/>
          </w:rPr>
          <w:t>interactions</w:t>
        </w:r>
      </w:ins>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commentRangeEnd w:id="12"/>
      <w:r w:rsidR="00C345FA">
        <w:rPr>
          <w:rStyle w:val="CommentReference"/>
        </w:rPr>
        <w:commentReference w:id="12"/>
      </w:r>
      <w:r w:rsidR="00926704">
        <w:rPr>
          <w:rFonts w:ascii="Times New Roman" w:eastAsia="Times New Roman" w:hAnsi="Times New Roman" w:cs="Times New Roman"/>
          <w:sz w:val="24"/>
          <w:szCs w:val="24"/>
        </w:rPr>
        <w:t xml:space="preserve">. </w:t>
      </w:r>
      <w:commentRangeStart w:id="18"/>
      <w:del w:id="19" w:author="Meyer, Michael Frederick" w:date="2020-06-11T11:41:00Z">
        <w:r w:rsidR="0078508F" w:rsidDel="00C03D31">
          <w:rPr>
            <w:rFonts w:ascii="Times New Roman" w:eastAsia="Times New Roman" w:hAnsi="Times New Roman" w:cs="Times New Roman"/>
            <w:sz w:val="24"/>
            <w:szCs w:val="24"/>
          </w:rPr>
          <w:delText xml:space="preserve">Having </w:delText>
        </w:r>
      </w:del>
      <w:commentRangeEnd w:id="18"/>
      <w:r w:rsidR="00C03D31">
        <w:rPr>
          <w:rStyle w:val="CommentReference"/>
        </w:rPr>
        <w:commentReference w:id="18"/>
      </w:r>
      <w:del w:id="20" w:author="Meyer, Michael Frederick" w:date="2020-06-11T11:41:00Z">
        <w:r w:rsidR="0078508F" w:rsidDel="00C03D31">
          <w:rPr>
            <w:rFonts w:ascii="Times New Roman" w:eastAsia="Times New Roman" w:hAnsi="Times New Roman" w:cs="Times New Roman"/>
            <w:sz w:val="24"/>
            <w:szCs w:val="24"/>
          </w:rPr>
          <w:delText xml:space="preserve">evolved under ultra-oligotrophic conditions, </w:delText>
        </w:r>
        <w:r w:rsidR="00D8535D" w:rsidDel="00C03D31">
          <w:rPr>
            <w:rFonts w:ascii="Times New Roman" w:eastAsia="Times New Roman" w:hAnsi="Times New Roman" w:cs="Times New Roman"/>
            <w:sz w:val="24"/>
            <w:szCs w:val="24"/>
          </w:rPr>
          <w:delText xml:space="preserve">Baikal’s biota present excellent opportunity to study how nearshore communities respond to </w:delText>
        </w:r>
        <w:r w:rsidR="0078508F" w:rsidDel="00C03D31">
          <w:rPr>
            <w:rFonts w:ascii="Times New Roman" w:eastAsia="Times New Roman" w:hAnsi="Times New Roman" w:cs="Times New Roman"/>
            <w:sz w:val="24"/>
            <w:szCs w:val="24"/>
          </w:rPr>
          <w:delText>nutrient addition</w:delText>
        </w:r>
        <w:r w:rsidR="00D8535D" w:rsidDel="00C03D31">
          <w:rPr>
            <w:rFonts w:ascii="Times New Roman" w:eastAsia="Times New Roman" w:hAnsi="Times New Roman" w:cs="Times New Roman"/>
            <w:sz w:val="24"/>
            <w:szCs w:val="24"/>
          </w:rPr>
          <w:delText xml:space="preserve">. Even though Lake Baikal’s remoteness and high volume </w:delText>
        </w:r>
        <w:r w:rsidR="0078508F" w:rsidDel="00C03D31">
          <w:rPr>
            <w:rFonts w:ascii="Times New Roman" w:eastAsia="Times New Roman" w:hAnsi="Times New Roman" w:cs="Times New Roman"/>
            <w:sz w:val="24"/>
            <w:szCs w:val="24"/>
          </w:rPr>
          <w:delText>may</w:delText>
        </w:r>
        <w:r w:rsidR="00D8535D" w:rsidDel="00C03D31">
          <w:rPr>
            <w:rFonts w:ascii="Times New Roman" w:eastAsia="Times New Roman" w:hAnsi="Times New Roman" w:cs="Times New Roman"/>
            <w:sz w:val="24"/>
            <w:szCs w:val="24"/>
          </w:rPr>
          <w:delText xml:space="preserve"> mitigate risks of sewage pollution</w:delText>
        </w:r>
        <w:r w:rsidR="00443249" w:rsidDel="00C03D31">
          <w:rPr>
            <w:rFonts w:ascii="Times New Roman" w:eastAsia="Times New Roman" w:hAnsi="Times New Roman" w:cs="Times New Roman"/>
            <w:sz w:val="24"/>
            <w:szCs w:val="24"/>
          </w:rPr>
          <w:delText xml:space="preserve"> to the pelagic</w:delText>
        </w:r>
        <w:r w:rsidR="00C345FA" w:rsidDel="00C03D31">
          <w:rPr>
            <w:rFonts w:ascii="Times New Roman" w:eastAsia="Times New Roman" w:hAnsi="Times New Roman" w:cs="Times New Roman"/>
            <w:sz w:val="24"/>
            <w:szCs w:val="24"/>
          </w:rPr>
          <w:delText xml:space="preserve"> environment</w:delText>
        </w:r>
        <w:r w:rsidR="00D8535D" w:rsidDel="00C03D31">
          <w:rPr>
            <w:rFonts w:ascii="Times New Roman" w:eastAsia="Times New Roman" w:hAnsi="Times New Roman" w:cs="Times New Roman"/>
            <w:sz w:val="24"/>
            <w:szCs w:val="24"/>
          </w:rPr>
          <w:delText>, nearshore biotic communiti</w:delText>
        </w:r>
        <w:r w:rsidDel="00C03D31">
          <w:rPr>
            <w:rFonts w:ascii="Times New Roman" w:eastAsia="Times New Roman" w:hAnsi="Times New Roman" w:cs="Times New Roman"/>
            <w:sz w:val="24"/>
            <w:szCs w:val="24"/>
          </w:rPr>
          <w:delText xml:space="preserve">es </w:delText>
        </w:r>
        <w:r w:rsidR="00C345FA" w:rsidDel="00C03D31">
          <w:rPr>
            <w:rFonts w:ascii="Times New Roman" w:eastAsia="Times New Roman" w:hAnsi="Times New Roman" w:cs="Times New Roman"/>
            <w:sz w:val="24"/>
            <w:szCs w:val="24"/>
          </w:rPr>
          <w:delText>are likely</w:delText>
        </w:r>
        <w:r w:rsidDel="00C03D31">
          <w:rPr>
            <w:rFonts w:ascii="Times New Roman" w:eastAsia="Times New Roman" w:hAnsi="Times New Roman" w:cs="Times New Roman"/>
            <w:sz w:val="24"/>
            <w:szCs w:val="24"/>
          </w:rPr>
          <w:delText xml:space="preserve"> </w:delText>
        </w:r>
        <w:r w:rsidR="00E61E5E" w:rsidDel="00C03D31">
          <w:rPr>
            <w:rFonts w:ascii="Times New Roman" w:eastAsia="Times New Roman" w:hAnsi="Times New Roman" w:cs="Times New Roman"/>
            <w:sz w:val="24"/>
            <w:szCs w:val="24"/>
          </w:rPr>
          <w:delText>exposed</w:delText>
        </w:r>
        <w:r w:rsidDel="00C03D31">
          <w:rPr>
            <w:rFonts w:ascii="Times New Roman" w:eastAsia="Times New Roman" w:hAnsi="Times New Roman" w:cs="Times New Roman"/>
            <w:sz w:val="24"/>
            <w:szCs w:val="24"/>
          </w:rPr>
          <w:delText xml:space="preserve"> </w:delText>
        </w:r>
        <w:r w:rsidR="00443249" w:rsidDel="00C03D31">
          <w:rPr>
            <w:rFonts w:ascii="Times New Roman" w:eastAsia="Times New Roman" w:hAnsi="Times New Roman" w:cs="Times New Roman"/>
            <w:sz w:val="24"/>
            <w:szCs w:val="24"/>
          </w:rPr>
          <w:delText>to</w:delText>
        </w:r>
        <w:r w:rsidR="00D8535D" w:rsidDel="00C03D31">
          <w:rPr>
            <w:rFonts w:ascii="Times New Roman" w:eastAsia="Times New Roman" w:hAnsi="Times New Roman" w:cs="Times New Roman"/>
            <w:sz w:val="24"/>
            <w:szCs w:val="24"/>
          </w:rPr>
          <w:delText xml:space="preserve"> pollutants </w:delText>
        </w:r>
        <w:r w:rsidR="00443249" w:rsidDel="00C03D31">
          <w:rPr>
            <w:rFonts w:ascii="Times New Roman" w:eastAsia="Times New Roman" w:hAnsi="Times New Roman" w:cs="Times New Roman"/>
            <w:sz w:val="24"/>
            <w:szCs w:val="24"/>
          </w:rPr>
          <w:delText>entering</w:delText>
        </w:r>
        <w:r w:rsidR="00D8535D" w:rsidDel="00C03D31">
          <w:rPr>
            <w:rFonts w:ascii="Times New Roman" w:eastAsia="Times New Roman" w:hAnsi="Times New Roman" w:cs="Times New Roman"/>
            <w:sz w:val="24"/>
            <w:szCs w:val="24"/>
          </w:rPr>
          <w:delText xml:space="preserve"> the lake</w:delText>
        </w:r>
        <w:r w:rsidR="00443249" w:rsidDel="00C03D31">
          <w:rPr>
            <w:rFonts w:ascii="Times New Roman" w:eastAsia="Times New Roman" w:hAnsi="Times New Roman" w:cs="Times New Roman"/>
            <w:sz w:val="24"/>
            <w:szCs w:val="24"/>
          </w:rPr>
          <w:delText xml:space="preserve"> from lakeside development</w:delText>
        </w:r>
        <w:r w:rsidR="00D8535D" w:rsidDel="00C03D31">
          <w:rPr>
            <w:rFonts w:ascii="Times New Roman" w:eastAsia="Times New Roman" w:hAnsi="Times New Roman" w:cs="Times New Roman"/>
            <w:sz w:val="24"/>
            <w:szCs w:val="24"/>
          </w:rPr>
          <w:delText>.</w:delText>
        </w:r>
        <w:r w:rsidDel="00C03D31">
          <w:rPr>
            <w:rFonts w:ascii="Times New Roman" w:eastAsia="Times New Roman" w:hAnsi="Times New Roman" w:cs="Times New Roman"/>
            <w:sz w:val="24"/>
            <w:szCs w:val="24"/>
          </w:rPr>
          <w:delText xml:space="preserve"> </w:delText>
        </w:r>
      </w:del>
      <w:r w:rsidR="00E61E5E">
        <w:rPr>
          <w:rFonts w:ascii="Times New Roman" w:eastAsia="Times New Roman" w:hAnsi="Times New Roman" w:cs="Times New Roman"/>
          <w:sz w:val="24"/>
          <w:szCs w:val="24"/>
        </w:rPr>
        <w:t>O</w:t>
      </w:r>
      <w:r w:rsidR="00357863">
        <w:rPr>
          <w:rFonts w:ascii="Times New Roman" w:eastAsia="Times New Roman" w:hAnsi="Times New Roman" w:cs="Times New Roman"/>
          <w:sz w:val="24"/>
          <w:szCs w:val="24"/>
        </w:rPr>
        <w:t>ur overarching goal can be divided into three main objectives:</w:t>
      </w:r>
    </w:p>
    <w:p w14:paraId="6A3CCAEE" w14:textId="0048C570"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357863">
        <w:rPr>
          <w:rFonts w:ascii="Times New Roman" w:eastAsia="Times New Roman" w:hAnsi="Times New Roman" w:cs="Times New Roman"/>
          <w:sz w:val="24"/>
          <w:szCs w:val="24"/>
        </w:rPr>
        <w:t xml:space="preserve">o identify areas of sewage 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s,</w:t>
      </w:r>
    </w:p>
    <w:p w14:paraId="1B8FC010" w14:textId="5B82D7FB" w:rsidR="00357863" w:rsidRDefault="004E481A"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to relate sewage indicators with changes in littoral benthic periphyton and macroinvertebrate community compositions, and</w:t>
      </w:r>
    </w:p>
    <w:p w14:paraId="5E6E3EB8" w14:textId="6130623F"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valuate how food webs may restructure with increasing sewage. </w:t>
      </w:r>
    </w:p>
    <w:p w14:paraId="7BCA5B63" w14:textId="26AB10F1"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 xml:space="preserve">e hypothesized that (1) sewage indicators, such as PPCP concentrations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as well as </w:t>
      </w:r>
      <w:r w:rsidR="00DF77C2" w:rsidRPr="00357863">
        <w:rPr>
          <w:rFonts w:ascii="Times New Roman" w:eastAsia="Times New Roman" w:hAnsi="Times New Roman" w:cs="Times New Roman"/>
          <w:sz w:val="24"/>
          <w:szCs w:val="24"/>
        </w:rPr>
        <w:t>dietary tracers such as stable isotopes and fatty acids</w:t>
      </w:r>
      <w:r w:rsidR="00D8535D" w:rsidRPr="00357863">
        <w:rPr>
          <w:rFonts w:ascii="Times New Roman" w:eastAsia="Times New Roman" w:hAnsi="Times New Roman" w:cs="Times New Roman"/>
          <w:sz w:val="24"/>
          <w:szCs w:val="24"/>
        </w:rPr>
        <w:t>. In doing so, this study pairs highly specific sewage indicators with co-located biological measurements, explicitly defining areas of sewage pollution</w:t>
      </w:r>
      <w:r w:rsidR="00E61E5E">
        <w:rPr>
          <w:rFonts w:ascii="Times New Roman" w:eastAsia="Times New Roman" w:hAnsi="Times New Roman" w:cs="Times New Roman"/>
          <w:sz w:val="24"/>
          <w:szCs w:val="24"/>
        </w:rPr>
        <w:t xml:space="preserve"> and associated benthic community change</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lastRenderedPageBreak/>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085A5668"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transect 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commentRangeStart w:id="21"/>
      <w:commentRangeStart w:id="22"/>
      <w:r w:rsidR="007E6282">
        <w:rPr>
          <w:rFonts w:ascii="Times New Roman" w:eastAsia="Times New Roman" w:hAnsi="Times New Roman" w:cs="Times New Roman"/>
          <w:sz w:val="24"/>
          <w:szCs w:val="24"/>
        </w:rPr>
        <w:t>)</w:t>
      </w:r>
      <w:del w:id="23" w:author="Hampton, Stephanie" w:date="2020-05-30T09:05:00Z">
        <w:r w:rsidR="007E6282" w:rsidDel="000D4AC4">
          <w:rPr>
            <w:rFonts w:ascii="Times New Roman" w:eastAsia="Times New Roman" w:hAnsi="Times New Roman" w:cs="Times New Roman"/>
            <w:sz w:val="24"/>
            <w:szCs w:val="24"/>
          </w:rPr>
          <w:delText xml:space="preserve"> to “undeveloped” (along the built-up waterfront of Listvyanka</w:delText>
        </w:r>
      </w:del>
      <w:commentRangeEnd w:id="21"/>
      <w:r w:rsidR="000D4AC4">
        <w:rPr>
          <w:rStyle w:val="CommentReference"/>
        </w:rPr>
        <w:commentReference w:id="21"/>
      </w:r>
      <w:commentRangeEnd w:id="22"/>
      <w:r w:rsidR="00DF7AD2">
        <w:rPr>
          <w:rStyle w:val="CommentReference"/>
        </w:rPr>
        <w:commentReference w:id="22"/>
      </w:r>
      <w:del w:id="24" w:author="Hampton, Stephanie" w:date="2020-05-30T09:05:00Z">
        <w:r w:rsidR="007E6282" w:rsidDel="000D4AC4">
          <w:rPr>
            <w:rFonts w:ascii="Times New Roman" w:eastAsia="Times New Roman" w:hAnsi="Times New Roman" w:cs="Times New Roman"/>
            <w:sz w:val="24"/>
            <w:szCs w:val="24"/>
          </w:rPr>
          <w:delText>)</w:delText>
        </w:r>
      </w:del>
      <w:ins w:id="25" w:author="Meyer, Michael Frederick" w:date="2020-06-11T11:42:00Z">
        <w:r w:rsidR="00C03D31">
          <w:rPr>
            <w:rFonts w:ascii="Times New Roman" w:eastAsia="Times New Roman" w:hAnsi="Times New Roman" w:cs="Times New Roman"/>
            <w:sz w:val="24"/>
            <w:szCs w:val="24"/>
          </w:rPr>
          <w:t xml:space="preserve"> (Figure 1; Figure 2; Table 1)</w:t>
        </w:r>
      </w:ins>
      <w:r w:rsidR="007E6282">
        <w:rPr>
          <w:rFonts w:ascii="Times New Roman" w:eastAsia="Times New Roman" w:hAnsi="Times New Roman" w:cs="Times New Roman"/>
          <w:sz w:val="24"/>
          <w:szCs w:val="24"/>
        </w:rPr>
        <w:t xml:space="preserve">. Pelagic sites were located 2 to 5 km offshore from each of the developed sites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the same depth (~1.25 m) and therefore the sampling locations sometimes differed in their distance from shor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1F5317E7"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discrete lakeside settlements. </w:t>
      </w:r>
      <w:r w:rsidR="00D8535D">
        <w:rPr>
          <w:rFonts w:ascii="Times New Roman" w:eastAsia="Times New Roman" w:hAnsi="Times New Roman" w:cs="Times New Roman"/>
          <w:sz w:val="24"/>
          <w:szCs w:val="24"/>
        </w:rPr>
        <w:t xml:space="preserve">The largest, Listvyanka,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Koty and Bol</w:t>
      </w:r>
      <w:del w:id="26" w:author="Meyer, Michael Frederick" w:date="2020-06-11T11:42:00Z">
        <w:r w:rsidR="00D8535D" w:rsidDel="00C03D31">
          <w:rPr>
            <w:rFonts w:ascii="Times New Roman" w:eastAsia="Times New Roman" w:hAnsi="Times New Roman" w:cs="Times New Roman"/>
            <w:sz w:val="24"/>
            <w:szCs w:val="24"/>
          </w:rPr>
          <w:delText>’</w:delText>
        </w:r>
      </w:del>
      <w:r w:rsidR="00D8535D">
        <w:rPr>
          <w:rFonts w:ascii="Times New Roman" w:eastAsia="Times New Roman" w:hAnsi="Times New Roman" w:cs="Times New Roman"/>
          <w:sz w:val="24"/>
          <w:szCs w:val="24"/>
        </w:rPr>
        <w:t>shoe Goloustnoe</w:t>
      </w:r>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Koty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Bolshoe Goloustnoe </w:t>
      </w:r>
      <w:r w:rsidR="009F5671">
        <w:rPr>
          <w:rFonts w:ascii="Times New Roman" w:eastAsia="Times New Roman" w:hAnsi="Times New Roman" w:cs="Times New Roman"/>
          <w:sz w:val="24"/>
          <w:szCs w:val="24"/>
        </w:rPr>
        <w:t>largely hosts</w:t>
      </w:r>
      <w:r w:rsidR="00905270">
        <w:rPr>
          <w:rFonts w:ascii="Times New Roman" w:eastAsia="Times New Roman" w:hAnsi="Times New Roman" w:cs="Times New Roman"/>
          <w:sz w:val="24"/>
          <w:szCs w:val="24"/>
        </w:rPr>
        <w:t xml:space="preserve"> tourist operations</w:t>
      </w:r>
      <w:r w:rsidR="00D8535D">
        <w:rPr>
          <w:rFonts w:ascii="Times New Roman" w:eastAsia="Times New Roman" w:hAnsi="Times New Roman" w:cs="Times New Roman"/>
          <w:sz w:val="24"/>
          <w:szCs w:val="24"/>
        </w:rPr>
        <w:t xml:space="preserve"> (IrkutskStat,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5297E0F6" w:rsidR="00AE6372" w:rsidRDefault="00926704"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At each sampling location</w:t>
      </w:r>
      <w:r w:rsidR="00E42EE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01527">
        <w:rPr>
          <w:rFonts w:ascii="Times New Roman" w:eastAsia="Times New Roman" w:hAnsi="Times New Roman" w:cs="Times New Roman"/>
          <w:sz w:val="24"/>
          <w:szCs w:val="24"/>
        </w:rPr>
        <w:t xml:space="preserve">we recognized that sewage indicator concentrations may be related to a sampling location’s 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lakeside develo</w:t>
      </w:r>
      <w:r w:rsidR="00147D1A">
        <w:rPr>
          <w:rFonts w:ascii="Times New Roman" w:eastAsia="Times New Roman" w:hAnsi="Times New Roman" w:cs="Times New Roman"/>
          <w:sz w:val="24"/>
          <w:szCs w:val="24"/>
        </w:rPr>
        <w:t>ped sites</w:t>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sidR="00673CE2">
        <w:rPr>
          <w:rFonts w:ascii="Times New Roman" w:eastAsia="Times New Roman" w:hAnsi="Times New Roman" w:cs="Times New Roman"/>
          <w:sz w:val="24"/>
          <w:szCs w:val="24"/>
        </w:rPr>
        <w:t>We, therefore, created the inverse distance weighted (IDW) population metric</w:t>
      </w:r>
      <w:r w:rsidR="00191FD0">
        <w:rPr>
          <w:rFonts w:ascii="Times New Roman" w:eastAsia="Times New Roman" w:hAnsi="Times New Roman" w:cs="Times New Roman"/>
          <w:sz w:val="24"/>
          <w:szCs w:val="24"/>
        </w:rPr>
        <w:t xml:space="preserve"> to compress </w:t>
      </w:r>
      <w:r w:rsidR="000D4AC4">
        <w:rPr>
          <w:rFonts w:ascii="Times New Roman" w:eastAsia="Times New Roman" w:hAnsi="Times New Roman" w:cs="Times New Roman"/>
          <w:sz w:val="24"/>
          <w:szCs w:val="24"/>
        </w:rPr>
        <w:t xml:space="preserve">into a single metric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This IDW metric </w:t>
      </w:r>
      <w:r w:rsidR="00673CE2">
        <w:rPr>
          <w:rFonts w:ascii="Times New Roman" w:eastAsia="Times New Roman" w:hAnsi="Times New Roman" w:cs="Times New Roman"/>
          <w:sz w:val="24"/>
          <w:szCs w:val="24"/>
        </w:rPr>
        <w:t xml:space="preserve">reflects the idea that sewage pollution should be positively related to increasing human density and inversely related with distance from densely populated areas (sensu Bendz et al., 2005). </w:t>
      </w:r>
      <w:r w:rsidR="00F01527">
        <w:rPr>
          <w:rFonts w:ascii="Times New Roman" w:eastAsia="Times New Roman" w:hAnsi="Times New Roman" w:cs="Times New Roman"/>
          <w:sz w:val="24"/>
          <w:szCs w:val="24"/>
        </w:rPr>
        <w:t xml:space="preserve">Additionally, </w:t>
      </w:r>
      <w:r w:rsidR="00BC1A91">
        <w:rPr>
          <w:rFonts w:ascii="Times New Roman" w:eastAsia="Times New Roman" w:hAnsi="Times New Roman" w:cs="Times New Roman"/>
          <w:sz w:val="24"/>
          <w:szCs w:val="24"/>
        </w:rPr>
        <w:t>Timoshkin et al. (2018) noted that sewage into Baikal’s nearshore largely enters through subsurface-surface connections,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w:t>
      </w:r>
      <w:commentRangeStart w:id="27"/>
      <w:commentRangeStart w:id="28"/>
      <w:r w:rsidR="00BC1A91">
        <w:rPr>
          <w:rFonts w:ascii="Times New Roman" w:eastAsia="Times New Roman" w:hAnsi="Times New Roman" w:cs="Times New Roman"/>
          <w:sz w:val="24"/>
          <w:szCs w:val="24"/>
        </w:rPr>
        <w:t>lake</w:t>
      </w:r>
      <w:commentRangeEnd w:id="27"/>
      <w:r w:rsidR="00986022">
        <w:rPr>
          <w:rStyle w:val="CommentReference"/>
        </w:rPr>
        <w:commentReference w:id="27"/>
      </w:r>
      <w:commentRangeEnd w:id="28"/>
      <w:r w:rsidR="002F1C07">
        <w:rPr>
          <w:rStyle w:val="CommentReference"/>
        </w:rPr>
        <w:commentReference w:id="28"/>
      </w:r>
      <w:del w:id="29" w:author="Hampton, Stephanie" w:date="2020-05-30T09:15:00Z">
        <w:r w:rsidR="00BC1A91" w:rsidDel="00B97CFE">
          <w:rPr>
            <w:rFonts w:ascii="Times New Roman" w:eastAsia="Times New Roman" w:hAnsi="Times New Roman" w:cs="Times New Roman"/>
            <w:sz w:val="24"/>
            <w:szCs w:val="24"/>
          </w:rPr>
          <w:delText xml:space="preserve"> as PPCPs </w:delText>
        </w:r>
        <w:r w:rsidR="004943CA" w:rsidDel="00B97CFE">
          <w:rPr>
            <w:rFonts w:ascii="Times New Roman" w:eastAsia="Times New Roman" w:hAnsi="Times New Roman" w:cs="Times New Roman"/>
            <w:sz w:val="24"/>
            <w:szCs w:val="24"/>
          </w:rPr>
          <w:delText>(</w:delText>
        </w:r>
        <w:r w:rsidR="004943CA" w:rsidRPr="004943CA" w:rsidDel="00B97CFE">
          <w:rPr>
            <w:rFonts w:ascii="Times New Roman" w:eastAsia="Times New Roman" w:hAnsi="Times New Roman" w:cs="Times New Roman"/>
            <w:sz w:val="24"/>
            <w:szCs w:val="24"/>
          </w:rPr>
          <w:delText>Karnjanapiboonwong</w:delText>
        </w:r>
        <w:r w:rsidR="004943CA" w:rsidDel="00B97CFE">
          <w:rPr>
            <w:rFonts w:ascii="Times New Roman" w:eastAsia="Times New Roman" w:hAnsi="Times New Roman" w:cs="Times New Roman"/>
            <w:sz w:val="24"/>
            <w:szCs w:val="24"/>
          </w:rPr>
          <w:delText xml:space="preserve"> et al., 2010) </w:delText>
        </w:r>
        <w:r w:rsidR="00BC1A91" w:rsidDel="00B97CFE">
          <w:rPr>
            <w:rFonts w:ascii="Times New Roman" w:eastAsia="Times New Roman" w:hAnsi="Times New Roman" w:cs="Times New Roman"/>
            <w:sz w:val="24"/>
            <w:szCs w:val="24"/>
          </w:rPr>
          <w:delText xml:space="preserve">and nutrients </w:delText>
        </w:r>
        <w:r w:rsidR="004943CA" w:rsidDel="00B97CFE">
          <w:rPr>
            <w:rFonts w:ascii="Times New Roman" w:eastAsia="Times New Roman" w:hAnsi="Times New Roman" w:cs="Times New Roman"/>
            <w:sz w:val="24"/>
            <w:szCs w:val="24"/>
          </w:rPr>
          <w:delText xml:space="preserve">(de Vries, 1972) can </w:delText>
        </w:r>
        <w:r w:rsidR="00147D1A" w:rsidDel="00B97CFE">
          <w:rPr>
            <w:rFonts w:ascii="Times New Roman" w:eastAsia="Times New Roman" w:hAnsi="Times New Roman" w:cs="Times New Roman"/>
            <w:sz w:val="24"/>
            <w:szCs w:val="24"/>
          </w:rPr>
          <w:delText>are</w:delText>
        </w:r>
        <w:r w:rsidR="004943CA" w:rsidDel="00B97CFE">
          <w:rPr>
            <w:rFonts w:ascii="Times New Roman" w:eastAsia="Times New Roman" w:hAnsi="Times New Roman" w:cs="Times New Roman"/>
            <w:sz w:val="24"/>
            <w:szCs w:val="24"/>
          </w:rPr>
          <w:delText xml:space="preserve"> removed via the soil matrix</w:delText>
        </w:r>
      </w:del>
      <w:r w:rsidR="00BC1A9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 Acknowledging that nearshore PPCP concentrations were likely positively proportional to a developed location’s shoreline length, we scale a developed site</w:t>
      </w:r>
      <w:ins w:id="30" w:author="Meyer, Michael Frederick" w:date="2020-06-11T11:42:00Z">
        <w:r w:rsidR="00C03D31">
          <w:rPr>
            <w:rFonts w:ascii="Times New Roman" w:eastAsia="Times New Roman" w:hAnsi="Times New Roman" w:cs="Times New Roman"/>
            <w:sz w:val="24"/>
            <w:szCs w:val="24"/>
          </w:rPr>
          <w:t>’</w:t>
        </w:r>
      </w:ins>
      <w:r w:rsidR="00250FD8">
        <w:rPr>
          <w:rFonts w:ascii="Times New Roman" w:eastAsia="Times New Roman" w:hAnsi="Times New Roman" w:cs="Times New Roman"/>
          <w:sz w:val="24"/>
          <w:szCs w:val="24"/>
        </w:rPr>
        <w:t xml:space="preserve">s population density by its shoreline length. </w:t>
      </w:r>
    </w:p>
    <w:p w14:paraId="5E86A23E" w14:textId="77777777" w:rsidR="00147D1A" w:rsidRDefault="00147D1A" w:rsidP="00147D1A">
      <w:pPr>
        <w:rPr>
          <w:rFonts w:ascii="Times New Roman" w:eastAsia="Times New Roman" w:hAnsi="Times New Roman" w:cs="Times New Roman"/>
          <w:sz w:val="24"/>
          <w:szCs w:val="24"/>
        </w:rPr>
      </w:pPr>
    </w:p>
    <w:p w14:paraId="6C5C6B8A" w14:textId="715565A8" w:rsidR="00715D55" w:rsidRDefault="006E5C66"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workflow </w:t>
      </w:r>
      <w:r w:rsidR="001249C1">
        <w:rPr>
          <w:rFonts w:ascii="Times New Roman" w:eastAsia="Times New Roman" w:hAnsi="Times New Roman" w:cs="Times New Roman"/>
          <w:sz w:val="24"/>
          <w:szCs w:val="24"/>
        </w:rPr>
        <w:t xml:space="preserve">for calculating IDW 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within Google Earth</w:t>
      </w:r>
      <w:del w:id="31" w:author="Meyer, Michael Frederick" w:date="2020-06-11T11:44:00Z">
        <w:r w:rsidR="001249C1" w:rsidDel="00C03D31">
          <w:rPr>
            <w:rFonts w:ascii="Times New Roman" w:eastAsia="Times New Roman" w:hAnsi="Times New Roman" w:cs="Times New Roman"/>
            <w:sz w:val="24"/>
            <w:szCs w:val="24"/>
          </w:rPr>
          <w:delText xml:space="preserve"> (</w:delText>
        </w:r>
        <w:commentRangeStart w:id="32"/>
        <w:r w:rsidR="001249C1" w:rsidDel="00C03D31">
          <w:rPr>
            <w:rFonts w:ascii="Times New Roman" w:eastAsia="Times New Roman" w:hAnsi="Times New Roman" w:cs="Times New Roman"/>
            <w:sz w:val="24"/>
            <w:szCs w:val="24"/>
          </w:rPr>
          <w:delText>citation</w:delText>
        </w:r>
      </w:del>
      <w:commentRangeEnd w:id="32"/>
      <w:r w:rsidR="00C03D31">
        <w:rPr>
          <w:rStyle w:val="CommentReference"/>
        </w:rPr>
        <w:commentReference w:id="32"/>
      </w:r>
      <w:del w:id="33" w:author="Meyer, Michael Frederick" w:date="2020-06-11T11:44:00Z">
        <w:r w:rsidR="001249C1" w:rsidDel="00C03D31">
          <w:rPr>
            <w:rFonts w:ascii="Times New Roman" w:eastAsia="Times New Roman" w:hAnsi="Times New Roman" w:cs="Times New Roman"/>
            <w:sz w:val="24"/>
            <w:szCs w:val="24"/>
          </w:rPr>
          <w:delText>??)</w:delText>
        </w:r>
      </w:del>
      <w:r w:rsidR="006B4A02">
        <w:rPr>
          <w:rFonts w:ascii="Times New Roman" w:eastAsia="Times New Roman" w:hAnsi="Times New Roman" w:cs="Times New Roman"/>
          <w:sz w:val="24"/>
          <w:szCs w:val="24"/>
        </w:rPr>
        <w:t xml:space="preserve">. Second, polygon and line geometries were downloaded locally as a .kml file. Third, the .kml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r w:rsidR="006563E3">
        <w:rPr>
          <w:rFonts w:ascii="Times New Roman" w:eastAsia="Times New Roman" w:hAnsi="Times New Roman" w:cs="Times New Roman"/>
          <w:sz w:val="24"/>
          <w:szCs w:val="24"/>
        </w:rPr>
        <w:t>Pebesma,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del w:id="34" w:author="Meyer, Michael Frederick" w:date="2020-06-11T11:45:00Z">
        <w:r w:rsidR="00C52786" w:rsidDel="00C03D31">
          <w:rPr>
            <w:rFonts w:ascii="Times New Roman" w:eastAsia="Times New Roman" w:hAnsi="Times New Roman" w:cs="Times New Roman"/>
            <w:sz w:val="24"/>
            <w:szCs w:val="24"/>
          </w:rPr>
          <w:delText xml:space="preserve">for </w:delText>
        </w:r>
      </w:del>
      <w:ins w:id="35" w:author="Meyer, Michael Frederick" w:date="2020-06-11T11:45:00Z">
        <w:r w:rsidR="00C03D31">
          <w:rPr>
            <w:rFonts w:ascii="Times New Roman" w:eastAsia="Times New Roman" w:hAnsi="Times New Roman" w:cs="Times New Roman"/>
            <w:sz w:val="24"/>
            <w:szCs w:val="24"/>
          </w:rPr>
          <w:t xml:space="preserve">of </w:t>
        </w:r>
      </w:ins>
      <w:r w:rsidR="00C52786">
        <w:rPr>
          <w:rFonts w:ascii="Times New Roman" w:eastAsia="Times New Roman" w:hAnsi="Times New Roman" w:cs="Times New Roman"/>
          <w:sz w:val="24"/>
          <w:szCs w:val="24"/>
        </w:rPr>
        <w:t>each sampling site with the spatial polygons so a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the formula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r w:rsidR="00D8535D">
        <w:rPr>
          <w:rFonts w:ascii="Times New Roman" w:eastAsia="Times New Roman" w:hAnsi="Times New Roman" w:cs="Times New Roman"/>
          <w:sz w:val="24"/>
          <w:szCs w:val="24"/>
        </w:rPr>
        <w:t xml:space="preserve">, where </w:t>
      </w:r>
      <w:r w:rsidR="00D8535D" w:rsidRPr="002F1C07">
        <w:rPr>
          <w:rFonts w:ascii="Times New Roman" w:eastAsia="Times New Roman" w:hAnsi="Times New Roman" w:cs="Times New Roman"/>
          <w:i/>
          <w:sz w:val="24"/>
          <w:szCs w:val="24"/>
        </w:rPr>
        <w:t>I</w:t>
      </w:r>
      <w:r w:rsidR="00D8535D">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sidR="00D8535D">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s</w:t>
      </w:r>
      <w:r w:rsidR="002E06DD" w:rsidRPr="002F1C07">
        <w:rPr>
          <w:rFonts w:ascii="Times New Roman" w:eastAsia="Times New Roman" w:hAnsi="Times New Roman" w:cs="Times New Roman"/>
          <w:i/>
          <w:sz w:val="24"/>
          <w:szCs w:val="24"/>
        </w:rPr>
        <w:t xml:space="preserve"> </w:t>
      </w:r>
      <w:r w:rsidR="00D8535D" w:rsidRPr="002F1C07">
        <w:rPr>
          <w:rFonts w:ascii="Times New Roman" w:eastAsia="Times New Roman" w:hAnsi="Times New Roman" w:cs="Times New Roman"/>
          <w:i/>
          <w:sz w:val="24"/>
          <w:szCs w:val="24"/>
        </w:rPr>
        <w:t>j</w:t>
      </w:r>
      <w:r w:rsidR="00D8535D">
        <w:rPr>
          <w:rFonts w:ascii="Times New Roman" w:eastAsia="Times New Roman" w:hAnsi="Times New Roman" w:cs="Times New Roman"/>
          <w:sz w:val="24"/>
          <w:szCs w:val="24"/>
        </w:rPr>
        <w:t>,</w:t>
      </w:r>
      <w:r w:rsidR="00D8535D" w:rsidRPr="002F1C07">
        <w:rPr>
          <w:rFonts w:ascii="Times New Roman" w:eastAsia="Times New Roman" w:hAnsi="Times New Roman" w:cs="Times New Roman"/>
          <w:i/>
          <w:sz w:val="24"/>
          <w:szCs w:val="24"/>
        </w:rPr>
        <w:t xml:space="preserve"> P</w:t>
      </w:r>
      <w:r w:rsidR="00D8535D">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sidR="00D8535D">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s Listvyanka</w:t>
      </w:r>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Bolshie Koty</w:t>
      </w:r>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 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r w:rsidR="00147D1A">
        <w:rPr>
          <w:rFonts w:ascii="Times New Roman" w:eastAsia="Times New Roman" w:hAnsi="Times New Roman" w:cs="Times New Roman"/>
          <w:sz w:val="24"/>
          <w:szCs w:val="24"/>
        </w:rPr>
        <w:t xml:space="preserve"> (BGO)</w:t>
      </w:r>
      <w:r w:rsidR="00D8535D">
        <w:rPr>
          <w:rFonts w:ascii="Times New Roman" w:eastAsia="Times New Roman" w:hAnsi="Times New Roman" w:cs="Times New Roman"/>
          <w:sz w:val="24"/>
          <w:szCs w:val="24"/>
        </w:rPr>
        <w:t xml:space="preserve">, </w:t>
      </w:r>
      <w:r w:rsidR="00D8535D" w:rsidRPr="002F1C07">
        <w:rPr>
          <w:rFonts w:ascii="Times New Roman" w:eastAsia="Times New Roman" w:hAnsi="Times New Roman" w:cs="Times New Roman"/>
          <w:i/>
          <w:sz w:val="24"/>
          <w:szCs w:val="24"/>
        </w:rPr>
        <w:t>A</w:t>
      </w:r>
      <w:r w:rsidR="00D8535D">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sidR="00D8535D">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vertAlign w:val="superscript"/>
        </w:rPr>
        <w:t>2</w:t>
      </w:r>
      <w:r w:rsidR="00D8535D">
        <w:rPr>
          <w:rFonts w:ascii="Times New Roman" w:eastAsia="Times New Roman" w:hAnsi="Times New Roman" w:cs="Times New Roman"/>
          <w:sz w:val="24"/>
          <w:szCs w:val="24"/>
        </w:rPr>
        <w:t xml:space="preserve">, </w:t>
      </w:r>
      <w:r w:rsidR="00D8535D" w:rsidRPr="002F1C07">
        <w:rPr>
          <w:rFonts w:ascii="Times New Roman" w:eastAsia="Times New Roman" w:hAnsi="Times New Roman" w:cs="Times New Roman"/>
          <w:i/>
          <w:sz w:val="24"/>
          <w:szCs w:val="24"/>
        </w:rPr>
        <w:t xml:space="preserve">L </w:t>
      </w:r>
      <w:r w:rsidR="00D8535D">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sidR="00D8535D">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sidR="00D8535D">
        <w:rPr>
          <w:rFonts w:ascii="Times New Roman" w:eastAsia="Times New Roman" w:hAnsi="Times New Roman" w:cs="Times New Roman"/>
          <w:sz w:val="24"/>
          <w:szCs w:val="24"/>
        </w:rPr>
        <w:t xml:space="preserve">, and </w:t>
      </w:r>
      <w:r w:rsidR="00D8535D" w:rsidRPr="002F1C07">
        <w:rPr>
          <w:rFonts w:ascii="Times New Roman" w:eastAsia="Times New Roman" w:hAnsi="Times New Roman" w:cs="Times New Roman"/>
          <w:i/>
          <w:sz w:val="24"/>
          <w:szCs w:val="24"/>
        </w:rPr>
        <w:t>D</w:t>
      </w:r>
      <w:r w:rsidR="00D8535D">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sidR="00D8535D">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sidR="00D8535D">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thus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sidR="00D8535D">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6E2204E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approximately 150 mL glass jars that had been rinsed three times with water from the sampling location. Samples were collected in duplicates and immediately frozen at -20°C until processing at the Siberian Branch of the Russian Academy of Sciences. </w:t>
      </w:r>
    </w:p>
    <w:p w14:paraId="62808DC3" w14:textId="77777777" w:rsidR="00715D55" w:rsidRDefault="00715D55">
      <w:pPr>
        <w:rPr>
          <w:rFonts w:ascii="Times New Roman" w:eastAsia="Times New Roman" w:hAnsi="Times New Roman" w:cs="Times New Roman"/>
          <w:sz w:val="24"/>
          <w:szCs w:val="24"/>
        </w:rPr>
      </w:pPr>
    </w:p>
    <w:p w14:paraId="78CB68F9" w14:textId="310E6D8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water sample, nitrate, ammonium, phosphate, and total phosphorus concentrations were measured. For ammonium and nitrate concentrations, samples were analyzed with a spectrophotometer following the addition of Nessler’s reagent and disulfuric acid respectively. Phosphate concentration was measured with a spectrophotometer following the addition of persulfate. Concentrations are reported in mg/L.</w:t>
      </w:r>
    </w:p>
    <w:p w14:paraId="2E871151" w14:textId="77777777" w:rsidR="00715D55" w:rsidRDefault="00715D55">
      <w:pPr>
        <w:rPr>
          <w:rFonts w:ascii="Times New Roman" w:eastAsia="Times New Roman" w:hAnsi="Times New Roman" w:cs="Times New Roman"/>
          <w:sz w:val="24"/>
          <w:szCs w:val="24"/>
        </w:rPr>
      </w:pPr>
    </w:p>
    <w:p w14:paraId="0EB029D2"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ater samples were collected in 1.5 L plastic bottles from a depth of approximately 0.75 m. Within 12 h of collection, three subsamples were collected by passing up to 150 mL through 25 mm cellulose nitrate filter.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E9A394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Filtered GF/Fs were ground in 90% acetone, in which chlorophyll extraction was allowed to proceed overnight. Samples were centrifuged for 15-20 minutes. Once particulates settled,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2E2CE4B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Water samples 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131623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25 mm GF/F,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hirlpacks</w:t>
      </w:r>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15C13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r>
        <w:rPr>
          <w:rFonts w:ascii="Times New Roman" w:eastAsia="Times New Roman" w:hAnsi="Times New Roman" w:cs="Times New Roman"/>
          <w:sz w:val="24"/>
          <w:szCs w:val="24"/>
        </w:rPr>
        <w:t xml:space="preserve">the midpoint depth 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1D533CE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 mm 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contamination. Upon completion, filters were allowed to dry under vacuum pressure and then stored in 50 mm petri </w:t>
      </w:r>
      <w:r>
        <w:rPr>
          <w:rFonts w:ascii="Times New Roman" w:eastAsia="Times New Roman" w:hAnsi="Times New Roman" w:cs="Times New Roman"/>
          <w:sz w:val="24"/>
          <w:szCs w:val="24"/>
        </w:rPr>
        <w:lastRenderedPageBreak/>
        <w:t xml:space="preserve">dishes. Following filtration of all three replicates, filtrate was collected and then re-filtered 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7B5463D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Microplastic counting involved visual inspection of the entire GF/F according to guidelines proposed in Van Cauwenberghe et al. (2015). Visual enumeration was conducted under a stereoscope,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29FC4A0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stored in plastic scintillation vials and preserved with Lugol’s solution. Remaining periphyton from the site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collected in composite for fatty acid and stable isotope analysis</w:t>
      </w:r>
      <w:r w:rsidR="00DC6FEA">
        <w:rPr>
          <w:rFonts w:ascii="Times New Roman" w:eastAsia="Times New Roman" w:hAnsi="Times New Roman" w:cs="Times New Roman"/>
          <w:sz w:val="24"/>
          <w:szCs w:val="24"/>
        </w:rPr>
        <w:t xml:space="preserve"> to enable food web </w:t>
      </w:r>
      <w:r w:rsidR="004B4081">
        <w:rPr>
          <w:rFonts w:ascii="Times New Roman" w:eastAsia="Times New Roman" w:hAnsi="Times New Roman" w:cs="Times New Roman"/>
          <w:sz w:val="24"/>
          <w:szCs w:val="24"/>
        </w:rPr>
        <w:t>characterization</w:t>
      </w:r>
      <w:r w:rsidR="00DC6FEA">
        <w:rPr>
          <w:rFonts w:ascii="Times New Roman" w:eastAsia="Times New Roman" w:hAnsi="Times New Roman" w:cs="Times New Roman"/>
          <w:sz w:val="24"/>
          <w:szCs w:val="24"/>
        </w:rPr>
        <w:t xml:space="preserve"> (described below)</w:t>
      </w:r>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772AACD0"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eriphyton taxonomic identification and enumeration was performed by subsampling 10 μL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For </w:t>
      </w:r>
      <w:r w:rsidR="007D3AD5">
        <w:rPr>
          <w:rFonts w:ascii="Times New Roman" w:eastAsia="Times New Roman" w:hAnsi="Times New Roman" w:cs="Times New Roman"/>
          <w:sz w:val="24"/>
          <w:szCs w:val="24"/>
        </w:rPr>
        <w:t>the entire</w:t>
      </w:r>
      <w:r>
        <w:rPr>
          <w:rFonts w:ascii="Times New Roman" w:eastAsia="Times New Roman" w:hAnsi="Times New Roman" w:cs="Times New Roman"/>
          <w:sz w:val="24"/>
          <w:szCs w:val="24"/>
        </w:rPr>
        <w:t xml:space="preserve"> aliquot, c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In instances where 300 cells were counted prior to completing the aliquot, the entire aliquot was still counted. </w:t>
      </w:r>
      <w:r>
        <w:rPr>
          <w:rFonts w:ascii="Times New Roman" w:eastAsia="Times New Roman" w:hAnsi="Times New Roman" w:cs="Times New Roman"/>
          <w:sz w:val="24"/>
          <w:szCs w:val="24"/>
        </w:rPr>
        <w:t>Taxa were classified in broad categories consistent with Baikal algal taxonomy (Izhboldina,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so as to capture overarching 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as a whole group), </w:t>
      </w:r>
      <w:r w:rsidR="009F0747" w:rsidRPr="009F0747">
        <w:rPr>
          <w:rFonts w:ascii="Times New Roman" w:eastAsia="Times New Roman" w:hAnsi="Times New Roman" w:cs="Times New Roman"/>
          <w:i/>
          <w:sz w:val="24"/>
          <w:szCs w:val="24"/>
        </w:rPr>
        <w:t>Ulothrix</w:t>
      </w:r>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Tetrasporales.</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3D0FE4D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After the series of sweeps, the catch was rinsed into a plastic bucket. For each replicate, bucket contents were concentrated using a 64 μm net and placed in glass jars with 40% ethanol</w:t>
      </w:r>
      <w:r w:rsidR="00E8665D">
        <w:rPr>
          <w:rFonts w:ascii="Times New Roman" w:eastAsia="Times New Roman" w:hAnsi="Times New Roman" w:cs="Times New Roman"/>
          <w:sz w:val="24"/>
          <w:szCs w:val="24"/>
        </w:rPr>
        <w:t xml:space="preserve"> (vodka; which was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3912466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scope. All invertebrates were identified to species with the exception of juveniles (Taakhteev, 2015 for amphipods; Sitnikova, 2012 for molluscs;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ell 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70696D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48</w:t>
      </w:r>
      <w:r w:rsidR="000D6577">
        <w:rPr>
          <w:rFonts w:ascii="Times New Roman" w:eastAsia="Times New Roman" w:hAnsi="Times New Roman" w:cs="Times New Roman"/>
          <w:color w:val="212121"/>
          <w:sz w:val="24"/>
          <w:szCs w:val="24"/>
          <w:highlight w:val="white"/>
        </w:rPr>
        <w:t xml:space="preserve"> 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61D907A0"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DELTAplus XP, Thermo Scientific).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amples were first freeze-dried in Eppendorf tubes at -20°C overnight, then ground and weighed. 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chloroform:methanol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μL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04B5BD49"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ins w:id="36" w:author="Meyer, Michael Frederick" w:date="2020-06-04T11:00:00Z">
        <w:r w:rsidR="002C5913">
          <w:rPr>
            <w:rFonts w:ascii="Times New Roman" w:eastAsia="Times New Roman" w:hAnsi="Times New Roman" w:cs="Times New Roman"/>
            <w:sz w:val="24"/>
            <w:szCs w:val="24"/>
          </w:rPr>
          <w:t>replicates where averaged</w:t>
        </w:r>
      </w:ins>
      <w:ins w:id="37" w:author="Meyer, Michael Frederick" w:date="2020-06-04T11:01:00Z">
        <w:r w:rsidR="002C5913">
          <w:rPr>
            <w:rFonts w:ascii="Times New Roman" w:eastAsia="Times New Roman" w:hAnsi="Times New Roman" w:cs="Times New Roman"/>
            <w:sz w:val="24"/>
            <w:szCs w:val="24"/>
          </w:rPr>
          <w:t>,</w:t>
        </w:r>
      </w:ins>
      <w:ins w:id="38" w:author="Meyer, Michael Frederick" w:date="2020-06-04T11:00:00Z">
        <w:r w:rsidR="002C5913">
          <w:rPr>
            <w:rFonts w:ascii="Times New Roman" w:eastAsia="Times New Roman" w:hAnsi="Times New Roman" w:cs="Times New Roman"/>
            <w:sz w:val="24"/>
            <w:szCs w:val="24"/>
          </w:rPr>
          <w:t xml:space="preserve"> and </w:t>
        </w:r>
      </w:ins>
      <w:r w:rsidR="00D05946">
        <w:rPr>
          <w:rFonts w:ascii="Times New Roman" w:eastAsia="Times New Roman" w:hAnsi="Times New Roman" w:cs="Times New Roman"/>
          <w:sz w:val="24"/>
          <w:szCs w:val="24"/>
        </w:rPr>
        <w:t xml:space="preserve">taxonomic groups representing less </w:t>
      </w:r>
      <w:r w:rsidR="00D05946">
        <w:rPr>
          <w:rFonts w:ascii="Times New Roman" w:eastAsia="Times New Roman" w:hAnsi="Times New Roman" w:cs="Times New Roman"/>
          <w:sz w:val="24"/>
          <w:szCs w:val="24"/>
        </w:rPr>
        <w:lastRenderedPageBreak/>
        <w:t xml:space="preserve">than 1% of the inter-site community were removed from analysis, so as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square-root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ins w:id="39" w:author="Meyer, Michael Frederick" w:date="2020-06-04T11:07:00Z">
        <w:r w:rsidR="00FF3A56">
          <w:rPr>
            <w:rFonts w:ascii="Times New Roman" w:eastAsia="Times New Roman" w:hAnsi="Times New Roman" w:cs="Times New Roman"/>
            <w:sz w:val="24"/>
            <w:szCs w:val="24"/>
          </w:rPr>
          <w:t>, for which</w:t>
        </w:r>
      </w:ins>
      <w:del w:id="40" w:author="Meyer, Michael Frederick" w:date="2020-06-04T11:07:00Z">
        <w:r w:rsidR="00B37098" w:rsidDel="00FF3A56">
          <w:rPr>
            <w:rFonts w:ascii="Times New Roman" w:eastAsia="Times New Roman" w:hAnsi="Times New Roman" w:cs="Times New Roman"/>
            <w:sz w:val="24"/>
            <w:szCs w:val="24"/>
          </w:rPr>
          <w:delText>.</w:delText>
        </w:r>
      </w:del>
      <w:r w:rsidR="00B37098">
        <w:rPr>
          <w:rFonts w:ascii="Times New Roman" w:eastAsia="Times New Roman" w:hAnsi="Times New Roman" w:cs="Times New Roman"/>
          <w:sz w:val="24"/>
          <w:szCs w:val="24"/>
        </w:rPr>
        <w:t xml:space="preserve"> </w:t>
      </w:r>
      <w:del w:id="41" w:author="Meyer, Michael Frederick" w:date="2020-06-04T11:07:00Z">
        <w:r w:rsidR="00B37098" w:rsidDel="00FF3A56">
          <w:rPr>
            <w:rFonts w:ascii="Times New Roman" w:eastAsia="Times New Roman" w:hAnsi="Times New Roman" w:cs="Times New Roman"/>
            <w:sz w:val="24"/>
            <w:szCs w:val="24"/>
          </w:rPr>
          <w:delText xml:space="preserve">This method allowed us to determine if two or three clusters could be used to describe the data, where two clusters </w:delText>
        </w:r>
      </w:del>
      <w:del w:id="42" w:author="Meyer, Michael Frederick" w:date="2020-06-04T11:02:00Z">
        <w:r w:rsidR="00B37098" w:rsidDel="002C5913">
          <w:rPr>
            <w:rFonts w:ascii="Times New Roman" w:eastAsia="Times New Roman" w:hAnsi="Times New Roman" w:cs="Times New Roman"/>
            <w:sz w:val="24"/>
            <w:szCs w:val="24"/>
          </w:rPr>
          <w:delText xml:space="preserve">consisted of </w:delText>
        </w:r>
      </w:del>
      <w:del w:id="43" w:author="Meyer, Michael Frederick" w:date="2020-06-04T11:07:00Z">
        <w:r w:rsidR="00B37098" w:rsidDel="00FF3A56">
          <w:rPr>
            <w:rFonts w:ascii="Times New Roman" w:eastAsia="Times New Roman" w:hAnsi="Times New Roman" w:cs="Times New Roman"/>
            <w:sz w:val="24"/>
            <w:szCs w:val="24"/>
          </w:rPr>
          <w:delText xml:space="preserve">low/moderate </w:delText>
        </w:r>
      </w:del>
      <w:del w:id="44" w:author="Meyer, Michael Frederick" w:date="2020-06-04T11:02:00Z">
        <w:r w:rsidR="00B37098" w:rsidDel="002C5913">
          <w:rPr>
            <w:rFonts w:ascii="Times New Roman" w:eastAsia="Times New Roman" w:hAnsi="Times New Roman" w:cs="Times New Roman"/>
            <w:sz w:val="24"/>
            <w:szCs w:val="24"/>
          </w:rPr>
          <w:delText>PPCP concentrations or IDW</w:delText>
        </w:r>
      </w:del>
      <w:del w:id="45" w:author="Meyer, Michael Frederick" w:date="2020-06-04T11:07:00Z">
        <w:r w:rsidR="00B37098" w:rsidDel="00FF3A56">
          <w:rPr>
            <w:rFonts w:ascii="Times New Roman" w:eastAsia="Times New Roman" w:hAnsi="Times New Roman" w:cs="Times New Roman"/>
            <w:sz w:val="24"/>
            <w:szCs w:val="24"/>
          </w:rPr>
          <w:delText xml:space="preserve"> population and three </w:delText>
        </w:r>
        <w:r w:rsidR="00205279" w:rsidDel="00FF3A56">
          <w:rPr>
            <w:rFonts w:ascii="Times New Roman" w:eastAsia="Times New Roman" w:hAnsi="Times New Roman" w:cs="Times New Roman"/>
            <w:sz w:val="24"/>
            <w:szCs w:val="24"/>
          </w:rPr>
          <w:delText xml:space="preserve">clusters </w:delText>
        </w:r>
      </w:del>
      <w:del w:id="46" w:author="Meyer, Michael Frederick" w:date="2020-06-04T11:03:00Z">
        <w:r w:rsidR="00B37098" w:rsidDel="002C5913">
          <w:rPr>
            <w:rFonts w:ascii="Times New Roman" w:eastAsia="Times New Roman" w:hAnsi="Times New Roman" w:cs="Times New Roman"/>
            <w:sz w:val="24"/>
            <w:szCs w:val="24"/>
          </w:rPr>
          <w:delText>cons</w:delText>
        </w:r>
        <w:r w:rsidR="00205279" w:rsidDel="002C5913">
          <w:rPr>
            <w:rFonts w:ascii="Times New Roman" w:eastAsia="Times New Roman" w:hAnsi="Times New Roman" w:cs="Times New Roman"/>
            <w:sz w:val="24"/>
            <w:szCs w:val="24"/>
          </w:rPr>
          <w:delText>tituted</w:delText>
        </w:r>
        <w:r w:rsidR="00B37098" w:rsidDel="002C5913">
          <w:rPr>
            <w:rFonts w:ascii="Times New Roman" w:eastAsia="Times New Roman" w:hAnsi="Times New Roman" w:cs="Times New Roman"/>
            <w:sz w:val="24"/>
            <w:szCs w:val="24"/>
          </w:rPr>
          <w:delText xml:space="preserve"> </w:delText>
        </w:r>
      </w:del>
      <w:del w:id="47" w:author="Meyer, Michael Frederick" w:date="2020-06-04T11:07:00Z">
        <w:r w:rsidR="00B37098" w:rsidDel="00FF3A56">
          <w:rPr>
            <w:rFonts w:ascii="Times New Roman" w:eastAsia="Times New Roman" w:hAnsi="Times New Roman" w:cs="Times New Roman"/>
            <w:sz w:val="24"/>
            <w:szCs w:val="24"/>
          </w:rPr>
          <w:delText xml:space="preserve">low, moderate, and high </w:delText>
        </w:r>
      </w:del>
      <w:del w:id="48" w:author="Meyer, Michael Frederick" w:date="2020-06-04T11:02:00Z">
        <w:r w:rsidR="00B37098" w:rsidDel="002C5913">
          <w:rPr>
            <w:rFonts w:ascii="Times New Roman" w:eastAsia="Times New Roman" w:hAnsi="Times New Roman" w:cs="Times New Roman"/>
            <w:sz w:val="24"/>
            <w:szCs w:val="24"/>
          </w:rPr>
          <w:delText xml:space="preserve">PPCP concentrations or </w:delText>
        </w:r>
      </w:del>
      <w:del w:id="49" w:author="Meyer, Michael Frederick" w:date="2020-06-04T11:07:00Z">
        <w:r w:rsidR="00B37098" w:rsidDel="00FF3A56">
          <w:rPr>
            <w:rFonts w:ascii="Times New Roman" w:eastAsia="Times New Roman" w:hAnsi="Times New Roman" w:cs="Times New Roman"/>
            <w:sz w:val="24"/>
            <w:szCs w:val="24"/>
          </w:rPr>
          <w:delText xml:space="preserve">IDW population. </w:delText>
        </w:r>
      </w:del>
      <w:del w:id="50" w:author="Meyer, Michael Frederick" w:date="2020-06-04T11:08:00Z">
        <w:r w:rsidR="00AB7989" w:rsidDel="00FF3A56">
          <w:rPr>
            <w:rFonts w:ascii="Times New Roman" w:eastAsia="Times New Roman" w:hAnsi="Times New Roman" w:cs="Times New Roman"/>
            <w:sz w:val="24"/>
            <w:szCs w:val="24"/>
          </w:rPr>
          <w:delText>W</w:delText>
        </w:r>
      </w:del>
      <w:ins w:id="51" w:author="Meyer, Michael Frederick" w:date="2020-06-04T11:08:00Z">
        <w:r w:rsidR="00FF3A56">
          <w:rPr>
            <w:rFonts w:ascii="Times New Roman" w:eastAsia="Times New Roman" w:hAnsi="Times New Roman" w:cs="Times New Roman"/>
            <w:sz w:val="24"/>
            <w:szCs w:val="24"/>
          </w:rPr>
          <w:t>w</w:t>
        </w:r>
      </w:ins>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del w:id="52" w:author="Meyer, Michael Frederick" w:date="2020-06-04T11:08:00Z">
        <w:r w:rsidR="00AB7989" w:rsidDel="00FF3A56">
          <w:rPr>
            <w:rFonts w:ascii="Times New Roman" w:eastAsia="Times New Roman" w:hAnsi="Times New Roman" w:cs="Times New Roman"/>
            <w:sz w:val="24"/>
            <w:szCs w:val="24"/>
          </w:rPr>
          <w:delText>then</w:delText>
        </w:r>
        <w:r w:rsidR="00B66C34" w:rsidDel="00FF3A56">
          <w:rPr>
            <w:rFonts w:ascii="Times New Roman" w:eastAsia="Times New Roman" w:hAnsi="Times New Roman" w:cs="Times New Roman"/>
            <w:sz w:val="24"/>
            <w:szCs w:val="24"/>
          </w:rPr>
          <w:delText xml:space="preserve"> </w:delText>
        </w:r>
      </w:del>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SS)</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ins w:id="53" w:author="Meyer, Michael Frederick" w:date="2020-06-09T11:50:00Z">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ins>
      <w:r w:rsidR="00C53DAE">
        <w:rPr>
          <w:rFonts w:ascii="Times New Roman" w:eastAsia="Times New Roman" w:hAnsi="Times New Roman" w:cs="Times New Roman"/>
          <w:sz w:val="24"/>
          <w:szCs w:val="24"/>
        </w:rPr>
        <w:fldChar w:fldCharType="separate"/>
      </w:r>
      <w:ins w:id="54" w:author="Meyer, Michael Frederick" w:date="2020-06-09T11:50:00Z">
        <w:r w:rsidR="00C53DAE" w:rsidRPr="00C53DAE">
          <w:rPr>
            <w:rFonts w:ascii="Times New Roman" w:hAnsi="Times New Roman" w:cs="Times New Roman"/>
            <w:sz w:val="24"/>
            <w:rPrChange w:id="55" w:author="Meyer, Michael Frederick" w:date="2020-06-09T11:50:00Z">
              <w:rPr/>
            </w:rPrChange>
          </w:rPr>
          <w:t>(Legendre and Legendre 2012)</w:t>
        </w:r>
        <w:r w:rsidR="00C53DAE">
          <w:rPr>
            <w:rFonts w:ascii="Times New Roman" w:eastAsia="Times New Roman" w:hAnsi="Times New Roman" w:cs="Times New Roman"/>
            <w:sz w:val="24"/>
            <w:szCs w:val="24"/>
          </w:rPr>
          <w:fldChar w:fldCharType="end"/>
        </w:r>
      </w:ins>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6E56234"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four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filamentous:diatom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1E31DCD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ithin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tidyr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plyr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lastRenderedPageBreak/>
        <w:t xml:space="preserve">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kml files used to calculate IDW metric,</w:t>
      </w:r>
      <w:r>
        <w:rPr>
          <w:rFonts w:ascii="Times New Roman" w:eastAsia="Times New Roman" w:hAnsi="Times New Roman" w:cs="Times New Roman"/>
          <w:sz w:val="24"/>
          <w:szCs w:val="24"/>
        </w:rPr>
        <w:t xml:space="preserve">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4DA1BD3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5, </w:t>
      </w:r>
      <w:r>
        <w:rPr>
          <w:rFonts w:ascii="Times New Roman" w:eastAsia="Times New Roman" w:hAnsi="Times New Roman" w:cs="Times New Roman"/>
          <w:sz w:val="24"/>
          <w:szCs w:val="24"/>
        </w:rPr>
        <w:t>p = 0.1</w:t>
      </w:r>
      <w:r w:rsidR="001C6CA2">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del w:id="56" w:author="Meyer, Michael Frederick" w:date="2020-06-10T14:07:00Z">
        <w:r w:rsidDel="00E01811">
          <w:rPr>
            <w:rFonts w:ascii="Times New Roman" w:eastAsia="Times New Roman" w:hAnsi="Times New Roman" w:cs="Times New Roman"/>
            <w:sz w:val="24"/>
            <w:szCs w:val="24"/>
          </w:rPr>
          <w:delText>Figure 2</w:delText>
        </w:r>
      </w:del>
      <w:ins w:id="57" w:author="Meyer, Michael Frederick" w:date="2020-06-10T14:07:00Z">
        <w:r w:rsidR="00E01811">
          <w:rPr>
            <w:rFonts w:ascii="Times New Roman" w:eastAsia="Times New Roman" w:hAnsi="Times New Roman" w:cs="Times New Roman"/>
            <w:sz w:val="24"/>
            <w:szCs w:val="24"/>
          </w:rPr>
          <w:t>Figure 3</w:t>
        </w:r>
      </w:ins>
      <w:r>
        <w:rPr>
          <w:rFonts w:ascii="Times New Roman" w:eastAsia="Times New Roman" w:hAnsi="Times New Roman" w:cs="Times New Roman"/>
          <w:sz w:val="24"/>
          <w:szCs w:val="24"/>
        </w:rPr>
        <w:t>). Phosph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20, </w:t>
      </w:r>
      <w:r>
        <w:rPr>
          <w:rFonts w:ascii="Times New Roman" w:eastAsia="Times New Roman" w:hAnsi="Times New Roman" w:cs="Times New Roman"/>
          <w:sz w:val="24"/>
          <w:szCs w:val="24"/>
        </w:rPr>
        <w:t>p = 0.0</w:t>
      </w:r>
      <w:r w:rsidR="001C6CA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1</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del w:id="58" w:author="Meyer, Michael Frederick" w:date="2020-06-10T14:07:00Z">
        <w:r w:rsidDel="00E01811">
          <w:rPr>
            <w:rFonts w:ascii="Times New Roman" w:eastAsia="Times New Roman" w:hAnsi="Times New Roman" w:cs="Times New Roman"/>
            <w:sz w:val="24"/>
            <w:szCs w:val="24"/>
          </w:rPr>
          <w:delText>Figure 2</w:delText>
        </w:r>
      </w:del>
      <w:ins w:id="59" w:author="Meyer, Michael Frederick" w:date="2020-06-10T14:07:00Z">
        <w:r w:rsidR="00E01811">
          <w:rPr>
            <w:rFonts w:ascii="Times New Roman" w:eastAsia="Times New Roman" w:hAnsi="Times New Roman" w:cs="Times New Roman"/>
            <w:sz w:val="24"/>
            <w:szCs w:val="24"/>
          </w:rPr>
          <w:t>Figure 3</w:t>
        </w:r>
      </w:ins>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3BE38D2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Listvyanka.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del w:id="60" w:author="Meyer, Michael Frederick" w:date="2020-06-10T14:07:00Z">
        <w:r w:rsidDel="00E01811">
          <w:rPr>
            <w:rFonts w:ascii="Times New Roman" w:eastAsia="Times New Roman" w:hAnsi="Times New Roman" w:cs="Times New Roman"/>
            <w:sz w:val="24"/>
            <w:szCs w:val="24"/>
          </w:rPr>
          <w:delText>Figure 2</w:delText>
        </w:r>
      </w:del>
      <w:ins w:id="61" w:author="Meyer, Michael Frederick" w:date="2020-06-10T14:07:00Z">
        <w:r w:rsidR="00E01811">
          <w:rPr>
            <w:rFonts w:ascii="Times New Roman" w:eastAsia="Times New Roman" w:hAnsi="Times New Roman" w:cs="Times New Roman"/>
            <w:sz w:val="24"/>
            <w:szCs w:val="24"/>
          </w:rPr>
          <w:t>Figure 3</w:t>
        </w:r>
      </w:ins>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Listvyanka.</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7330AD83"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r>
        <w:rPr>
          <w:rFonts w:ascii="Times New Roman" w:eastAsia="Times New Roman" w:hAnsi="Times New Roman" w:cs="Times New Roman"/>
          <w:i/>
          <w:sz w:val="24"/>
          <w:szCs w:val="24"/>
        </w:rPr>
        <w:t>Tetrasporales</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Ulothrix</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del w:id="62" w:author="Meyer, Michael Frederick" w:date="2020-06-10T14:06:00Z">
        <w:r w:rsidDel="00E01811">
          <w:rPr>
            <w:rFonts w:ascii="Times New Roman" w:eastAsia="Times New Roman" w:hAnsi="Times New Roman" w:cs="Times New Roman"/>
            <w:sz w:val="24"/>
            <w:szCs w:val="24"/>
          </w:rPr>
          <w:delText>Figure 3</w:delText>
        </w:r>
      </w:del>
      <w:ins w:id="63" w:author="Meyer, Michael Frederick" w:date="2020-06-10T14:06:00Z">
        <w:r w:rsidR="00E01811">
          <w:rPr>
            <w:rFonts w:ascii="Times New Roman" w:eastAsia="Times New Roman" w:hAnsi="Times New Roman" w:cs="Times New Roman"/>
            <w:sz w:val="24"/>
            <w:szCs w:val="24"/>
          </w:rPr>
          <w:t>Figure 4</w:t>
        </w:r>
      </w:ins>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higher </w:t>
      </w:r>
      <w:r w:rsidR="00E9349B" w:rsidRPr="00E9349B">
        <w:rPr>
          <w:rFonts w:ascii="Times New Roman" w:eastAsia="Times New Roman" w:hAnsi="Times New Roman" w:cs="Times New Roman"/>
          <w:i/>
          <w:sz w:val="24"/>
          <w:szCs w:val="24"/>
        </w:rPr>
        <w:t>Ulothrix</w:t>
      </w:r>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170457D7"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w:t>
      </w:r>
      <w:r w:rsidR="00D8535D">
        <w:rPr>
          <w:rFonts w:ascii="Times New Roman" w:eastAsia="Times New Roman" w:hAnsi="Times New Roman" w:cs="Times New Roman"/>
          <w:sz w:val="24"/>
          <w:szCs w:val="24"/>
        </w:rPr>
        <w:t xml:space="preserve">axonomic groupings included four amphipod genera: </w:t>
      </w:r>
      <w:r w:rsidR="00D8535D">
        <w:rPr>
          <w:rFonts w:ascii="Times New Roman" w:eastAsia="Times New Roman" w:hAnsi="Times New Roman" w:cs="Times New Roman"/>
          <w:i/>
          <w:sz w:val="24"/>
          <w:szCs w:val="24"/>
        </w:rPr>
        <w:t>Eulimnogammaru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Poekilogammaru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Cryptoropus</w:t>
      </w:r>
      <w:r w:rsidR="00D8535D">
        <w:rPr>
          <w:rFonts w:ascii="Times New Roman" w:eastAsia="Times New Roman" w:hAnsi="Times New Roman" w:cs="Times New Roman"/>
          <w:sz w:val="24"/>
          <w:szCs w:val="24"/>
        </w:rPr>
        <w:t xml:space="preserve">, </w:t>
      </w:r>
      <w:r w:rsidRPr="00B05791">
        <w:rPr>
          <w:rFonts w:ascii="Times New Roman" w:eastAsia="Times New Roman" w:hAnsi="Times New Roman" w:cs="Times New Roman"/>
          <w:i/>
          <w:sz w:val="24"/>
          <w:szCs w:val="24"/>
        </w:rPr>
        <w:t>Brandtia</w:t>
      </w:r>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i/>
          <w:sz w:val="24"/>
          <w:szCs w:val="24"/>
        </w:rPr>
        <w:t>Pallasea</w:t>
      </w:r>
      <w:r w:rsidR="00D8535D">
        <w:rPr>
          <w:rFonts w:ascii="Times New Roman" w:eastAsia="Times New Roman" w:hAnsi="Times New Roman" w:cs="Times New Roman"/>
          <w:sz w:val="24"/>
          <w:szCs w:val="24"/>
        </w:rPr>
        <w:t>; two mollusc families: Planorbidae</w:t>
      </w:r>
      <w:r w:rsidR="00E934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Valvatidae</w:t>
      </w:r>
      <w:r w:rsidR="00E9349B">
        <w:rPr>
          <w:rFonts w:ascii="Times New Roman" w:eastAsia="Times New Roman" w:hAnsi="Times New Roman" w:cs="Times New Roman"/>
          <w:sz w:val="24"/>
          <w:szCs w:val="24"/>
        </w:rPr>
        <w:t xml:space="preserve">, Baicaliidae, </w:t>
      </w:r>
      <w:r w:rsidR="00D96D3B">
        <w:rPr>
          <w:rFonts w:ascii="Times New Roman" w:eastAsia="Times New Roman" w:hAnsi="Times New Roman" w:cs="Times New Roman"/>
          <w:sz w:val="24"/>
          <w:szCs w:val="24"/>
        </w:rPr>
        <w:t>Benedictidae, Acroloxidae, Maackia</w:t>
      </w:r>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del w:id="64" w:author="Meyer, Michael Frederick" w:date="2020-06-10T14:06:00Z">
        <w:r w:rsidR="00D8535D" w:rsidDel="00E01811">
          <w:rPr>
            <w:rFonts w:ascii="Times New Roman" w:eastAsia="Times New Roman" w:hAnsi="Times New Roman" w:cs="Times New Roman"/>
            <w:sz w:val="24"/>
            <w:szCs w:val="24"/>
          </w:rPr>
          <w:delText>Figure 4</w:delText>
        </w:r>
      </w:del>
      <w:ins w:id="65" w:author="Meyer, Michael Frederick" w:date="2020-06-10T14:06:00Z">
        <w:r w:rsidR="00E01811">
          <w:rPr>
            <w:rFonts w:ascii="Times New Roman" w:eastAsia="Times New Roman" w:hAnsi="Times New Roman" w:cs="Times New Roman"/>
            <w:sz w:val="24"/>
            <w:szCs w:val="24"/>
          </w:rPr>
          <w:t>Figure 5</w:t>
        </w:r>
      </w:ins>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r w:rsidR="00A87BAC">
        <w:rPr>
          <w:rFonts w:ascii="Times New Roman" w:eastAsia="Times New Roman" w:hAnsi="Times New Roman" w:cs="Times New Roman"/>
          <w:i/>
          <w:sz w:val="24"/>
          <w:szCs w:val="24"/>
        </w:rPr>
        <w:t>Poekilogammarus</w:t>
      </w:r>
      <w:r w:rsidR="00A87BAC">
        <w:rPr>
          <w:rFonts w:ascii="Times New Roman" w:eastAsia="Times New Roman" w:hAnsi="Times New Roman" w:cs="Times New Roman"/>
          <w:sz w:val="24"/>
          <w:szCs w:val="24"/>
        </w:rPr>
        <w:t xml:space="preserve">, </w:t>
      </w:r>
      <w:r w:rsidR="00A87BAC">
        <w:rPr>
          <w:rFonts w:ascii="Times New Roman" w:eastAsia="Times New Roman" w:hAnsi="Times New Roman" w:cs="Times New Roman"/>
          <w:i/>
          <w:sz w:val="24"/>
          <w:szCs w:val="24"/>
        </w:rPr>
        <w:t>Eulimnogammarus</w:t>
      </w:r>
      <w:r w:rsidR="00A87BAC">
        <w:rPr>
          <w:rFonts w:ascii="Times New Roman" w:eastAsia="Times New Roman" w:hAnsi="Times New Roman" w:cs="Times New Roman"/>
          <w:sz w:val="24"/>
          <w:szCs w:val="24"/>
        </w:rPr>
        <w:t xml:space="preserve">, </w:t>
      </w:r>
      <w:r w:rsidR="00A87BAC" w:rsidRPr="00A87BAC">
        <w:rPr>
          <w:rFonts w:ascii="Times New Roman" w:eastAsia="Times New Roman" w:hAnsi="Times New Roman" w:cs="Times New Roman"/>
          <w:i/>
          <w:sz w:val="24"/>
          <w:szCs w:val="24"/>
        </w:rPr>
        <w:t>Valvatidae</w:t>
      </w:r>
      <w:r w:rsidR="00A87BAC">
        <w:rPr>
          <w:rFonts w:ascii="Times New Roman" w:eastAsia="Times New Roman" w:hAnsi="Times New Roman" w:cs="Times New Roman"/>
          <w:sz w:val="24"/>
          <w:szCs w:val="24"/>
        </w:rPr>
        <w:t xml:space="preserve">, Caddisflies, </w:t>
      </w:r>
      <w:r w:rsidR="00A87BAC" w:rsidRPr="00A87BAC">
        <w:rPr>
          <w:rFonts w:ascii="Times New Roman" w:eastAsia="Times New Roman" w:hAnsi="Times New Roman" w:cs="Times New Roman"/>
          <w:i/>
          <w:sz w:val="24"/>
          <w:szCs w:val="24"/>
        </w:rPr>
        <w:t>Brandtia</w:t>
      </w:r>
      <w:r w:rsidR="00A87BAC">
        <w:rPr>
          <w:rFonts w:ascii="Times New Roman" w:eastAsia="Times New Roman" w:hAnsi="Times New Roman" w:cs="Times New Roman"/>
          <w:sz w:val="24"/>
          <w:szCs w:val="24"/>
        </w:rPr>
        <w:t xml:space="preserve">, </w:t>
      </w:r>
      <w:r w:rsidR="00A87BAC" w:rsidRPr="00A87BAC">
        <w:rPr>
          <w:rFonts w:ascii="Times New Roman" w:eastAsia="Times New Roman" w:hAnsi="Times New Roman" w:cs="Times New Roman"/>
          <w:i/>
          <w:sz w:val="24"/>
          <w:szCs w:val="24"/>
        </w:rPr>
        <w:t>Baicaliidae</w:t>
      </w:r>
      <w:r w:rsidR="00A87BAC">
        <w:rPr>
          <w:rFonts w:ascii="Times New Roman" w:eastAsia="Times New Roman" w:hAnsi="Times New Roman" w:cs="Times New Roman"/>
          <w:sz w:val="24"/>
          <w:szCs w:val="24"/>
        </w:rPr>
        <w:t xml:space="preserve">, and </w:t>
      </w:r>
      <w:r w:rsidR="00A87BAC" w:rsidRPr="00A87BAC">
        <w:rPr>
          <w:rFonts w:ascii="Times New Roman" w:eastAsia="Times New Roman" w:hAnsi="Times New Roman" w:cs="Times New Roman"/>
          <w:i/>
          <w:sz w:val="24"/>
          <w:szCs w:val="24"/>
        </w:rPr>
        <w:t>Panorbidae</w:t>
      </w:r>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727B5B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del w:id="66" w:author="Meyer, Michael Frederick" w:date="2020-06-10T14:06:00Z">
        <w:r w:rsidDel="00E01811">
          <w:rPr>
            <w:rFonts w:ascii="Times New Roman" w:eastAsia="Times New Roman" w:hAnsi="Times New Roman" w:cs="Times New Roman"/>
            <w:sz w:val="24"/>
            <w:szCs w:val="24"/>
          </w:rPr>
          <w:delText>Figure 5</w:delText>
        </w:r>
      </w:del>
      <w:ins w:id="67" w:author="Meyer, Michael Frederick" w:date="2020-06-10T14:06:00Z">
        <w:r w:rsidR="00E01811">
          <w:rPr>
            <w:rFonts w:ascii="Times New Roman" w:eastAsia="Times New Roman" w:hAnsi="Times New Roman" w:cs="Times New Roman"/>
            <w:sz w:val="24"/>
            <w:szCs w:val="24"/>
          </w:rPr>
          <w:t>Figure 6</w:t>
        </w:r>
      </w:ins>
      <w:r>
        <w:rPr>
          <w:rFonts w:ascii="Times New Roman" w:eastAsia="Times New Roman" w:hAnsi="Times New Roman" w:cs="Times New Roman"/>
          <w:sz w:val="24"/>
          <w:szCs w:val="24"/>
        </w:rPr>
        <w:t>).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alues, no grazer groups deviated</w:t>
      </w:r>
      <w:r w:rsidR="00381463">
        <w:rPr>
          <w:rFonts w:ascii="Times New Roman" w:eastAsia="Times New Roman" w:hAnsi="Times New Roman" w:cs="Times New Roman"/>
          <w:sz w:val="24"/>
          <w:szCs w:val="24"/>
        </w:rPr>
        <w:t xml:space="preserve"> greater</w:t>
      </w:r>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r>
        <w:rPr>
          <w:rFonts w:ascii="Times New Roman" w:eastAsia="Times New Roman" w:hAnsi="Times New Roman" w:cs="Times New Roman"/>
          <w:sz w:val="24"/>
          <w:szCs w:val="24"/>
        </w:rPr>
        <w:t xml:space="preserve">, suggesting that all were within 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4CB7EFD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w:t>
      </w:r>
      <w:del w:id="68" w:author="Meyer, Michael Frederick" w:date="2020-06-10T14:07:00Z">
        <w:r w:rsidDel="00E01811">
          <w:rPr>
            <w:rFonts w:ascii="Times New Roman" w:eastAsia="Times New Roman" w:hAnsi="Times New Roman" w:cs="Times New Roman"/>
            <w:sz w:val="24"/>
            <w:szCs w:val="24"/>
          </w:rPr>
          <w:delText>Figure 2</w:delText>
        </w:r>
      </w:del>
      <w:ins w:id="69" w:author="Meyer, Michael Frederick" w:date="2020-06-10T14:07:00Z">
        <w:r w:rsidR="00E01811">
          <w:rPr>
            <w:rFonts w:ascii="Times New Roman" w:eastAsia="Times New Roman" w:hAnsi="Times New Roman" w:cs="Times New Roman"/>
            <w:sz w:val="24"/>
            <w:szCs w:val="24"/>
          </w:rPr>
          <w:t>Figure 3</w:t>
        </w:r>
      </w:ins>
      <w:r>
        <w:rPr>
          <w:rFonts w:ascii="Times New Roman" w:eastAsia="Times New Roman" w:hAnsi="Times New Roman" w:cs="Times New Roman"/>
          <w:sz w:val="24"/>
          <w:szCs w:val="24"/>
        </w:rPr>
        <w:t xml:space="preserve">, </w:t>
      </w:r>
      <w:del w:id="70" w:author="Meyer, Michael Frederick" w:date="2020-06-10T14:06:00Z">
        <w:r w:rsidDel="00E01811">
          <w:rPr>
            <w:rFonts w:ascii="Times New Roman" w:eastAsia="Times New Roman" w:hAnsi="Times New Roman" w:cs="Times New Roman"/>
            <w:sz w:val="24"/>
            <w:szCs w:val="24"/>
          </w:rPr>
          <w:delText>Figure 5</w:delText>
        </w:r>
      </w:del>
      <w:ins w:id="71" w:author="Meyer, Michael Frederick" w:date="2020-06-10T14:06:00Z">
        <w:r w:rsidR="00E01811">
          <w:rPr>
            <w:rFonts w:ascii="Times New Roman" w:eastAsia="Times New Roman" w:hAnsi="Times New Roman" w:cs="Times New Roman"/>
            <w:sz w:val="24"/>
            <w:szCs w:val="24"/>
          </w:rPr>
          <w:t>Figure 6</w:t>
        </w:r>
      </w:ins>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593FD55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w:t>
      </w:r>
      <w:del w:id="72" w:author="Meyer, Michael Frederick" w:date="2020-06-10T14:05:00Z">
        <w:r w:rsidDel="00E01811">
          <w:rPr>
            <w:rFonts w:ascii="Times New Roman" w:eastAsia="Times New Roman" w:hAnsi="Times New Roman" w:cs="Times New Roman"/>
            <w:sz w:val="24"/>
            <w:szCs w:val="24"/>
          </w:rPr>
          <w:delText>Figure 6</w:delText>
        </w:r>
      </w:del>
      <w:ins w:id="73" w:author="Meyer, Michael Frederick" w:date="2020-06-10T14:05:00Z">
        <w:r w:rsidR="00E01811">
          <w:rPr>
            <w:rFonts w:ascii="Times New Roman" w:eastAsia="Times New Roman" w:hAnsi="Times New Roman" w:cs="Times New Roman"/>
            <w:sz w:val="24"/>
            <w:szCs w:val="24"/>
          </w:rPr>
          <w:t>Figure 7</w:t>
        </w:r>
      </w:ins>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s’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15C279F3"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191FD0">
        <w:rPr>
          <w:rFonts w:ascii="Times New Roman" w:eastAsia="Times New Roman" w:hAnsi="Times New Roman" w:cs="Times New Roman"/>
          <w:sz w:val="24"/>
          <w:szCs w:val="24"/>
        </w:rPr>
        <w:t xml:space="preserve">suggestions </w:t>
      </w:r>
      <w:r w:rsidR="004668F9">
        <w:rPr>
          <w:rFonts w:ascii="Times New Roman" w:eastAsia="Times New Roman" w:hAnsi="Times New Roman" w:cs="Times New Roman"/>
          <w:sz w:val="24"/>
          <w:szCs w:val="24"/>
        </w:rPr>
        <w:t xml:space="preserve">(e.g., Timoshkin et al., 2016; 2018) that sewage pollution is entering Lake Baikal’s nearshore area and likely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Unlike previous studies, </w:t>
      </w:r>
      <w:del w:id="74" w:author="Meyer, Michael Frederick" w:date="2020-06-11T11:46:00Z">
        <w:r w:rsidR="004668F9" w:rsidDel="00C03D31">
          <w:rPr>
            <w:rFonts w:ascii="Times New Roman" w:eastAsia="Times New Roman" w:hAnsi="Times New Roman" w:cs="Times New Roman"/>
            <w:sz w:val="24"/>
            <w:szCs w:val="24"/>
          </w:rPr>
          <w:delText xml:space="preserve">though, </w:delText>
        </w:r>
      </w:del>
      <w:r w:rsidR="004668F9">
        <w:rPr>
          <w:rFonts w:ascii="Times New Roman" w:eastAsia="Times New Roman" w:hAnsi="Times New Roman" w:cs="Times New Roman"/>
          <w:sz w:val="24"/>
          <w:szCs w:val="24"/>
        </w:rPr>
        <w:t xml:space="preserve">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offer a </w:t>
      </w:r>
      <w:del w:id="75" w:author="Meyer, Michael Frederick" w:date="2020-06-04T12:31:00Z">
        <w:r w:rsidR="00CC0FCC" w:rsidDel="00765F65">
          <w:rPr>
            <w:rFonts w:ascii="Times New Roman" w:eastAsia="Times New Roman" w:hAnsi="Times New Roman" w:cs="Times New Roman"/>
            <w:sz w:val="24"/>
            <w:szCs w:val="24"/>
          </w:rPr>
          <w:delText>holistic perspective</w:delText>
        </w:r>
        <w:r w:rsidR="00205279" w:rsidDel="00765F65">
          <w:rPr>
            <w:rFonts w:ascii="Times New Roman" w:eastAsia="Times New Roman" w:hAnsi="Times New Roman" w:cs="Times New Roman"/>
            <w:sz w:val="24"/>
            <w:szCs w:val="24"/>
          </w:rPr>
          <w:delText xml:space="preserve"> of ecological consequences</w:delText>
        </w:r>
      </w:del>
      <w:ins w:id="76" w:author="Meyer, Michael Frederick" w:date="2020-06-04T12:31:00Z">
        <w:r w:rsidR="00765F65">
          <w:rPr>
            <w:rFonts w:ascii="Times New Roman" w:eastAsia="Times New Roman" w:hAnsi="Times New Roman" w:cs="Times New Roman"/>
            <w:sz w:val="24"/>
            <w:szCs w:val="24"/>
          </w:rPr>
          <w:t xml:space="preserve">direct, quantitative </w:t>
        </w:r>
      </w:ins>
      <w:ins w:id="77" w:author="Meyer, Michael Frederick" w:date="2020-06-04T12:32:00Z">
        <w:r w:rsidR="00765F65">
          <w:rPr>
            <w:rFonts w:ascii="Times New Roman" w:eastAsia="Times New Roman" w:hAnsi="Times New Roman" w:cs="Times New Roman"/>
            <w:sz w:val="24"/>
            <w:szCs w:val="24"/>
          </w:rPr>
          <w:t>relationships</w:t>
        </w:r>
      </w:ins>
      <w:ins w:id="78" w:author="Meyer, Michael Frederick" w:date="2020-06-04T12:31:00Z">
        <w:r w:rsidR="00765F65">
          <w:rPr>
            <w:rFonts w:ascii="Times New Roman" w:eastAsia="Times New Roman" w:hAnsi="Times New Roman" w:cs="Times New Roman"/>
            <w:sz w:val="24"/>
            <w:szCs w:val="24"/>
          </w:rPr>
          <w:t xml:space="preserve"> between human </w:t>
        </w:r>
      </w:ins>
      <w:ins w:id="79" w:author="Meyer, Michael Frederick" w:date="2020-06-04T12:32:00Z">
        <w:r w:rsidR="00765F65">
          <w:rPr>
            <w:rFonts w:ascii="Times New Roman" w:eastAsia="Times New Roman" w:hAnsi="Times New Roman" w:cs="Times New Roman"/>
            <w:sz w:val="24"/>
            <w:szCs w:val="24"/>
          </w:rPr>
          <w:t>development and ecological responses</w:t>
        </w:r>
      </w:ins>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5641349A" w:rsidR="00E63B3C" w:rsidRDefault="00D8535D"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Concordant with our expectations, 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 xml:space="preserve">N, and to some degre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 xml:space="preserve">gradients </w:t>
      </w:r>
      <w:r w:rsidR="00381463">
        <w:rPr>
          <w:rFonts w:ascii="Times New Roman" w:eastAsia="Times New Roman" w:hAnsi="Times New Roman" w:cs="Times New Roman"/>
          <w:sz w:val="24"/>
          <w:szCs w:val="24"/>
        </w:rPr>
        <w:t>from highly</w:t>
      </w:r>
      <w:r>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void 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consistently sewage-associated micropollutants,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 xml:space="preserve">N proved necessary for defining sewage gradients. </w:t>
      </w:r>
      <w:r w:rsidR="002C1737">
        <w:rPr>
          <w:rFonts w:ascii="Times New Roman" w:eastAsia="Times New Roman" w:hAnsi="Times New Roman" w:cs="Times New Roman"/>
          <w:sz w:val="24"/>
          <w:szCs w:val="24"/>
        </w:rPr>
        <w:t xml:space="preserve">The use of nutrients alone as indicators would not reveal sewage pollution. </w:t>
      </w:r>
      <w:r w:rsidR="000E7380">
        <w:rPr>
          <w:rFonts w:ascii="Times New Roman" w:eastAsia="Times New Roman" w:hAnsi="Times New Roman" w:cs="Times New Roman"/>
          <w:sz w:val="24"/>
          <w:szCs w:val="24"/>
        </w:rPr>
        <w:t>Perhaps most significantly for Lake Baikal, m</w:t>
      </w:r>
      <w:r w:rsidR="00FC5D9D">
        <w:rPr>
          <w:rFonts w:ascii="Times New Roman" w:eastAsia="Times New Roman" w:hAnsi="Times New Roman" w:cs="Times New Roman"/>
          <w:sz w:val="24"/>
          <w:szCs w:val="24"/>
        </w:rPr>
        <w:t xml:space="preserve">elting permafrost </w:t>
      </w:r>
      <w:r w:rsidR="00D53E5C">
        <w:rPr>
          <w:rFonts w:ascii="Times New Roman" w:eastAsia="Times New Roman" w:hAnsi="Times New Roman" w:cs="Times New Roman"/>
          <w:sz w:val="24"/>
          <w:szCs w:val="24"/>
        </w:rPr>
        <w:t xml:space="preserve">within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Reneva, 2006) </w:t>
      </w:r>
      <w:r w:rsidR="00D53E5C">
        <w:rPr>
          <w:rFonts w:ascii="Times New Roman" w:eastAsia="Times New Roman" w:hAnsi="Times New Roman" w:cs="Times New Roman"/>
          <w:sz w:val="24"/>
          <w:szCs w:val="24"/>
        </w:rPr>
        <w:t xml:space="preserve">and </w:t>
      </w:r>
      <w:r w:rsidR="000E7380">
        <w:rPr>
          <w:rFonts w:ascii="Times New Roman" w:eastAsia="Times New Roman" w:hAnsi="Times New Roman" w:cs="Times New Roman"/>
          <w:sz w:val="24"/>
          <w:szCs w:val="24"/>
        </w:rPr>
        <w:t xml:space="preserve">that of </w:t>
      </w:r>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Tornqvist et al., 2014) have the potential to contribute substantial nutrient loadings.</w:t>
      </w:r>
      <w:r w:rsidR="000E7380">
        <w:rPr>
          <w:rFonts w:ascii="Times New Roman" w:eastAsia="Times New Roman" w:hAnsi="Times New Roman" w:cs="Times New Roman"/>
          <w:sz w:val="24"/>
          <w:szCs w:val="24"/>
        </w:rPr>
        <w:t xml:space="preserve"> Nutrients also </w:t>
      </w:r>
      <w:ins w:id="80" w:author="Meyer, Michael Frederick" w:date="2020-06-11T11:46:00Z">
        <w:r w:rsidR="00C03D31">
          <w:rPr>
            <w:rFonts w:ascii="Times New Roman" w:eastAsia="Times New Roman" w:hAnsi="Times New Roman" w:cs="Times New Roman"/>
            <w:sz w:val="24"/>
            <w:szCs w:val="24"/>
          </w:rPr>
          <w:t xml:space="preserve">could </w:t>
        </w:r>
      </w:ins>
      <w:del w:id="81" w:author="Meyer, Michael Frederick" w:date="2020-06-11T11:46:00Z">
        <w:r w:rsidR="000E7380" w:rsidDel="00C03D31">
          <w:rPr>
            <w:rFonts w:ascii="Times New Roman" w:eastAsia="Times New Roman" w:hAnsi="Times New Roman" w:cs="Times New Roman"/>
            <w:sz w:val="24"/>
            <w:szCs w:val="24"/>
          </w:rPr>
          <w:delText xml:space="preserve">can </w:delText>
        </w:r>
      </w:del>
      <w:r w:rsidR="000E7380">
        <w:rPr>
          <w:rFonts w:ascii="Times New Roman" w:eastAsia="Times New Roman" w:hAnsi="Times New Roman" w:cs="Times New Roman"/>
          <w:sz w:val="24"/>
          <w:szCs w:val="24"/>
        </w:rPr>
        <w:t xml:space="preserve">be contributed by </w:t>
      </w:r>
      <w:del w:id="82" w:author="Meyer, Michael Frederick" w:date="2020-06-04T12:33:00Z">
        <w:r w:rsidR="000E7380" w:rsidDel="00765F65">
          <w:rPr>
            <w:rFonts w:ascii="Times New Roman" w:eastAsia="Times New Roman" w:hAnsi="Times New Roman" w:cs="Times New Roman"/>
            <w:sz w:val="24"/>
            <w:szCs w:val="24"/>
          </w:rPr>
          <w:delText>xxx… and xxx…</w:delText>
        </w:r>
      </w:del>
      <w:ins w:id="83" w:author="Meyer, Michael Frederick" w:date="2020-06-04T12:33:00Z">
        <w:r w:rsidR="00765F65">
          <w:rPr>
            <w:rFonts w:ascii="Times New Roman" w:eastAsia="Times New Roman" w:hAnsi="Times New Roman" w:cs="Times New Roman"/>
            <w:sz w:val="24"/>
            <w:szCs w:val="24"/>
          </w:rPr>
          <w:t>agriculture (Powers et al., 2016), atmospher</w:t>
        </w:r>
      </w:ins>
      <w:ins w:id="84" w:author="Meyer, Michael Frederick" w:date="2020-06-04T12:34:00Z">
        <w:r w:rsidR="00765F65">
          <w:rPr>
            <w:rFonts w:ascii="Times New Roman" w:eastAsia="Times New Roman" w:hAnsi="Times New Roman" w:cs="Times New Roman"/>
            <w:sz w:val="24"/>
            <w:szCs w:val="24"/>
          </w:rPr>
          <w:t xml:space="preserve">ic deposition </w:t>
        </w:r>
      </w:ins>
      <w:ins w:id="85" w:author="Meyer, Michael Frederick" w:date="2020-06-04T12:40:00Z">
        <w:r w:rsidR="00765F65">
          <w:rPr>
            <w:rFonts w:ascii="Times New Roman" w:eastAsia="Times New Roman" w:hAnsi="Times New Roman" w:cs="Times New Roman"/>
            <w:sz w:val="24"/>
            <w:szCs w:val="24"/>
          </w:rPr>
          <w:t>of nitrogen (Galloway et al., 2004) and phosphorus (Stoddard et al., 2016)</w:t>
        </w:r>
      </w:ins>
      <w:ins w:id="86" w:author="Meyer, Michael Frederick" w:date="2020-06-04T12:34:00Z">
        <w:r w:rsidR="00765F65">
          <w:rPr>
            <w:rFonts w:ascii="Times New Roman" w:eastAsia="Times New Roman" w:hAnsi="Times New Roman" w:cs="Times New Roman"/>
            <w:sz w:val="24"/>
            <w:szCs w:val="24"/>
          </w:rPr>
          <w:t xml:space="preserve">, </w:t>
        </w:r>
      </w:ins>
      <w:ins w:id="87" w:author="Meyer, Michael Frederick" w:date="2020-06-04T12:40:00Z">
        <w:r w:rsidR="00765F65">
          <w:rPr>
            <w:rFonts w:ascii="Times New Roman" w:eastAsia="Times New Roman" w:hAnsi="Times New Roman" w:cs="Times New Roman"/>
            <w:sz w:val="24"/>
            <w:szCs w:val="24"/>
          </w:rPr>
          <w:t>as well as changing te</w:t>
        </w:r>
      </w:ins>
      <w:ins w:id="88" w:author="Meyer, Michael Frederick" w:date="2020-06-04T12:41:00Z">
        <w:r w:rsidR="00765F65">
          <w:rPr>
            <w:rFonts w:ascii="Times New Roman" w:eastAsia="Times New Roman" w:hAnsi="Times New Roman" w:cs="Times New Roman"/>
            <w:sz w:val="24"/>
            <w:szCs w:val="24"/>
          </w:rPr>
          <w:t>rrestrial plant communities (Moran et al., 2012).</w:t>
        </w:r>
      </w:ins>
      <w:ins w:id="89" w:author="Meyer, Michael Frederick" w:date="2020-06-04T12:34:00Z">
        <w:r w:rsidR="00765F65">
          <w:rPr>
            <w:rFonts w:ascii="Times New Roman" w:eastAsia="Times New Roman" w:hAnsi="Times New Roman" w:cs="Times New Roman"/>
            <w:sz w:val="24"/>
            <w:szCs w:val="24"/>
          </w:rPr>
          <w:t xml:space="preserve"> </w:t>
        </w:r>
      </w:ins>
      <w:r w:rsidR="000E7380">
        <w:rPr>
          <w:rFonts w:ascii="Times New Roman" w:eastAsia="Times New Roman" w:hAnsi="Times New Roman" w:cs="Times New Roman"/>
          <w:sz w:val="24"/>
          <w:szCs w:val="24"/>
        </w:rPr>
        <w:t xml:space="preserve"> </w:t>
      </w:r>
      <w:ins w:id="90" w:author="Meyer, Michael Frederick" w:date="2020-06-04T12:41:00Z">
        <w:r w:rsidR="00765F65">
          <w:rPr>
            <w:rFonts w:ascii="Times New Roman" w:eastAsia="Times New Roman" w:hAnsi="Times New Roman" w:cs="Times New Roman"/>
            <w:sz w:val="24"/>
            <w:szCs w:val="24"/>
          </w:rPr>
          <w:t>T</w:t>
        </w:r>
      </w:ins>
      <w:del w:id="91" w:author="Meyer, Michael Frederick" w:date="2020-06-04T12:41:00Z">
        <w:r w:rsidR="000E7380" w:rsidDel="00765F65">
          <w:rPr>
            <w:rFonts w:ascii="Times New Roman" w:eastAsia="Times New Roman" w:hAnsi="Times New Roman" w:cs="Times New Roman"/>
            <w:sz w:val="24"/>
            <w:szCs w:val="24"/>
          </w:rPr>
          <w:delText>t</w:delText>
        </w:r>
      </w:del>
      <w:r w:rsidR="000E7380">
        <w:rPr>
          <w:rFonts w:ascii="Times New Roman" w:eastAsia="Times New Roman" w:hAnsi="Times New Roman" w:cs="Times New Roman"/>
          <w:sz w:val="24"/>
          <w:szCs w:val="24"/>
        </w:rPr>
        <w:t>o the best of our knowledge</w:t>
      </w:r>
      <w:ins w:id="92" w:author="Meyer, Michael Frederick" w:date="2020-06-04T12:41:00Z">
        <w:r w:rsidR="00765F65">
          <w:rPr>
            <w:rFonts w:ascii="Times New Roman" w:eastAsia="Times New Roman" w:hAnsi="Times New Roman" w:cs="Times New Roman"/>
            <w:sz w:val="24"/>
            <w:szCs w:val="24"/>
          </w:rPr>
          <w:t>,</w:t>
        </w:r>
      </w:ins>
      <w:r w:rsidR="000E7380">
        <w:rPr>
          <w:rFonts w:ascii="Times New Roman" w:eastAsia="Times New Roman" w:hAnsi="Times New Roman" w:cs="Times New Roman"/>
          <w:sz w:val="24"/>
          <w:szCs w:val="24"/>
        </w:rPr>
        <w:t xml:space="preserve"> these are not yet major factors in the Baikal watershed, relative to sewage </w:t>
      </w:r>
      <w:ins w:id="93" w:author="Meyer, Michael Frederick" w:date="2020-06-04T12:41:00Z">
        <w:r w:rsidR="00765F65">
          <w:rPr>
            <w:rFonts w:ascii="Times New Roman" w:eastAsia="Times New Roman" w:hAnsi="Times New Roman" w:cs="Times New Roman"/>
            <w:sz w:val="24"/>
            <w:szCs w:val="24"/>
          </w:rPr>
          <w:t xml:space="preserve">(Timoshkin et al., 2016, Timoshkin et al., 2018; Ozersky et al., 2018) </w:t>
        </w:r>
      </w:ins>
      <w:r w:rsidR="000E7380">
        <w:rPr>
          <w:rFonts w:ascii="Times New Roman" w:eastAsia="Times New Roman" w:hAnsi="Times New Roman" w:cs="Times New Roman"/>
          <w:sz w:val="24"/>
          <w:szCs w:val="24"/>
        </w:rPr>
        <w:t>and permafrost melt</w:t>
      </w:r>
      <w:ins w:id="94" w:author="Meyer, Michael Frederick" w:date="2020-06-04T12:42:00Z">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Anisimov &amp; Reneva, 2006</w:t>
        </w:r>
        <w:r w:rsidR="00765F65">
          <w:rPr>
            <w:rFonts w:ascii="Times New Roman" w:eastAsia="Times New Roman" w:hAnsi="Times New Roman" w:cs="Times New Roman"/>
            <w:sz w:val="24"/>
            <w:szCs w:val="24"/>
          </w:rPr>
          <w:t>)</w:t>
        </w:r>
      </w:ins>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ins w:id="95" w:author="Meyer, Michael Frederick" w:date="2020-06-04T11:10:00Z">
        <w:r w:rsidR="00FF3A56" w:rsidDel="00FF3A56">
          <w:rPr>
            <w:rFonts w:ascii="Times New Roman" w:eastAsia="Times New Roman" w:hAnsi="Times New Roman" w:cs="Times New Roman"/>
            <w:sz w:val="24"/>
            <w:szCs w:val="24"/>
          </w:rPr>
          <w:t xml:space="preserve"> </w:t>
        </w:r>
      </w:ins>
    </w:p>
    <w:p w14:paraId="21A6D87B" w14:textId="334EADB2" w:rsidR="00685D80" w:rsidRDefault="00685D80" w:rsidP="00383BCD">
      <w:pPr>
        <w:rPr>
          <w:rFonts w:ascii="Times New Roman" w:eastAsia="Times New Roman" w:hAnsi="Times New Roman" w:cs="Times New Roman"/>
          <w:sz w:val="24"/>
          <w:szCs w:val="24"/>
        </w:rPr>
      </w:pPr>
    </w:p>
    <w:p w14:paraId="323AA011" w14:textId="2137F8FC" w:rsidR="00224E1E" w:rsidRDefault="009007E8"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o the authors’ knowledge, this study is the first to detect PPCPs with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Our </w:t>
      </w:r>
      <w:r w:rsidR="00BE27F7">
        <w:rPr>
          <w:rFonts w:ascii="Times New Roman" w:eastAsia="Times New Roman" w:hAnsi="Times New Roman" w:cs="Times New Roman"/>
          <w:sz w:val="24"/>
          <w:szCs w:val="24"/>
        </w:rPr>
        <w:t>dat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demonstrate that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224E1E">
        <w:rPr>
          <w:rFonts w:ascii="Times New Roman" w:eastAsia="Times New Roman" w:hAnsi="Times New Roman" w:cs="Times New Roman"/>
          <w:sz w:val="24"/>
          <w:szCs w:val="24"/>
        </w:rPr>
        <w:t>are present</w:t>
      </w:r>
      <w:r w:rsidR="00FE35CB">
        <w:rPr>
          <w:rFonts w:ascii="Times New Roman" w:eastAsia="Times New Roman" w:hAnsi="Times New Roman" w:cs="Times New Roman"/>
          <w:sz w:val="24"/>
          <w:szCs w:val="24"/>
        </w:rPr>
        <w:t xml:space="preserve"> nearshore and undetectable offshore</w:t>
      </w:r>
      <w:r w:rsidR="00BE27F7">
        <w:rPr>
          <w:rFonts w:ascii="Times New Roman" w:eastAsia="Times New Roman" w:hAnsi="Times New Roman" w:cs="Times New Roman"/>
          <w:sz w:val="24"/>
          <w:szCs w:val="24"/>
        </w:rPr>
        <w:t>, suggesting that sewage inputs in Baikal indeed 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685D80">
        <w:rPr>
          <w:rFonts w:ascii="Times New Roman" w:eastAsia="Times New Roman" w:hAnsi="Times New Roman" w:cs="Times New Roman"/>
          <w:sz w:val="24"/>
          <w:szCs w:val="24"/>
        </w:rPr>
        <w:t>Whil</w:t>
      </w:r>
      <w:r>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ithin the PPCP literature in comparison to lotic </w:t>
      </w:r>
      <w:r>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ith longer hydraulic residence times, PPCP distributions in lentic systems may differ from lotic environments, as pollutants within lakes may be more prone to accumulate within the nearshore before diffusing to undetectable concentrations offshore.</w:t>
      </w:r>
      <w:r w:rsidR="008A7669">
        <w:rPr>
          <w:rFonts w:ascii="Times New Roman" w:eastAsia="Times New Roman" w:hAnsi="Times New Roman" w:cs="Times New Roman"/>
          <w:sz w:val="24"/>
          <w:szCs w:val="24"/>
        </w:rPr>
        <w:t xml:space="preserve"> </w:t>
      </w:r>
    </w:p>
    <w:p w14:paraId="44DD3027" w14:textId="77777777" w:rsidR="00224E1E" w:rsidRDefault="00224E1E" w:rsidP="00383BCD">
      <w:pPr>
        <w:rPr>
          <w:rFonts w:ascii="Times New Roman" w:eastAsia="Times New Roman" w:hAnsi="Times New Roman" w:cs="Times New Roman"/>
          <w:sz w:val="24"/>
          <w:szCs w:val="24"/>
        </w:rPr>
      </w:pPr>
    </w:p>
    <w:p w14:paraId="16E6AEB6" w14:textId="4E1F2166" w:rsidR="00E63B3C" w:rsidRDefault="00E11A7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224E1E">
        <w:rPr>
          <w:rFonts w:ascii="Times New Roman" w:eastAsia="Times New Roman" w:hAnsi="Times New Roman" w:cs="Times New Roman"/>
          <w:sz w:val="24"/>
          <w:szCs w:val="24"/>
        </w:rPr>
        <w:t>hile we use PPCPs as indicators of sewage, w</w:t>
      </w:r>
      <w:r>
        <w:rPr>
          <w:rFonts w:ascii="Times New Roman" w:eastAsia="Times New Roman" w:hAnsi="Times New Roman" w:cs="Times New Roman"/>
          <w:sz w:val="24"/>
          <w:szCs w:val="24"/>
        </w:rPr>
        <w:t>e do not, however, address how the PPCPs themselves may</w:t>
      </w:r>
      <w:r w:rsidR="00224E1E">
        <w:rPr>
          <w:rFonts w:ascii="Times New Roman" w:eastAsia="Times New Roman" w:hAnsi="Times New Roman" w:cs="Times New Roman"/>
          <w:sz w:val="24"/>
          <w:szCs w:val="24"/>
        </w:rPr>
        <w:t xml:space="preserve"> operate as toxicants themselves and thus</w:t>
      </w:r>
      <w:r>
        <w:rPr>
          <w:rFonts w:ascii="Times New Roman" w:eastAsia="Times New Roman" w:hAnsi="Times New Roman" w:cs="Times New Roman"/>
          <w:sz w:val="24"/>
          <w:szCs w:val="24"/>
        </w:rPr>
        <w:t xml:space="preserve">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Brodin et al. 2013; </w:t>
      </w:r>
      <w:r w:rsidR="00F979A0" w:rsidRPr="00F979A0">
        <w:rPr>
          <w:rFonts w:ascii="Times New Roman" w:eastAsia="Times New Roman" w:hAnsi="Times New Roman" w:cs="Times New Roman"/>
          <w:sz w:val="24"/>
          <w:szCs w:val="24"/>
        </w:rPr>
        <w:t>Dzieweczynski</w:t>
      </w:r>
      <w:r w:rsidR="00F979A0">
        <w:rPr>
          <w:rFonts w:ascii="Times New Roman" w:eastAsia="Times New Roman" w:hAnsi="Times New Roman" w:cs="Times New Roman"/>
          <w:sz w:val="24"/>
          <w:szCs w:val="24"/>
        </w:rPr>
        <w:t xml:space="preserve"> et al., 2016) to food web (e.g., Lagesson et al., 2016; Richmond et al., 2018) and ecosystem (e.g., Rosi-Marshal et al., 2013). Although our study </w:t>
      </w:r>
      <w:r w:rsidR="00224E1E">
        <w:rPr>
          <w:rFonts w:ascii="Times New Roman" w:eastAsia="Times New Roman" w:hAnsi="Times New Roman" w:cs="Times New Roman"/>
          <w:sz w:val="24"/>
          <w:szCs w:val="24"/>
        </w:rPr>
        <w:t>was not designed to evaluate</w:t>
      </w:r>
      <w:r w:rsidR="003E20DA">
        <w:rPr>
          <w:rFonts w:ascii="Times New Roman" w:eastAsia="Times New Roman" w:hAnsi="Times New Roman" w:cs="Times New Roman"/>
          <w:sz w:val="24"/>
          <w:szCs w:val="24"/>
        </w:rPr>
        <w:t xml:space="preserve"> the toxicological effects</w:t>
      </w:r>
      <w:r w:rsidR="00F979A0">
        <w:rPr>
          <w:rFonts w:ascii="Times New Roman" w:eastAsia="Times New Roman" w:hAnsi="Times New Roman" w:cs="Times New Roman"/>
          <w:sz w:val="24"/>
          <w:szCs w:val="24"/>
        </w:rPr>
        <w:t xml:space="preserve"> of PPCPs themselves, our data do demonstrate that PPCPs can concentrate</w:t>
      </w:r>
      <w:r w:rsidR="00874EDD">
        <w:rPr>
          <w:rFonts w:ascii="Times New Roman" w:eastAsia="Times New Roman" w:hAnsi="Times New Roman" w:cs="Times New Roman"/>
          <w:sz w:val="24"/>
          <w:szCs w:val="24"/>
        </w:rPr>
        <w:t xml:space="preserve"> within Baikal’s nearshore area to </w:t>
      </w:r>
      <w:r w:rsidR="00FE35CB">
        <w:rPr>
          <w:rFonts w:ascii="Times New Roman" w:eastAsia="Times New Roman" w:hAnsi="Times New Roman" w:cs="Times New Roman"/>
          <w:sz w:val="24"/>
          <w:szCs w:val="24"/>
        </w:rPr>
        <w:t>ecologically deleterious concentrations</w:t>
      </w:r>
      <w:r w:rsidR="00874EDD">
        <w:rPr>
          <w:rFonts w:ascii="Times New Roman" w:eastAsia="Times New Roman" w:hAnsi="Times New Roman" w:cs="Times New Roman"/>
          <w:sz w:val="24"/>
          <w:szCs w:val="24"/>
        </w:rPr>
        <w:t xml:space="preserve">. </w:t>
      </w:r>
      <w:r w:rsidR="003E20DA">
        <w:rPr>
          <w:rFonts w:ascii="Times New Roman" w:eastAsia="Times New Roman" w:hAnsi="Times New Roman" w:cs="Times New Roman"/>
          <w:sz w:val="24"/>
          <w:szCs w:val="24"/>
        </w:rPr>
        <w:t>Thus future studies could usefully address toxicological effects of PPCPs on nearshore Baikal biota.</w:t>
      </w:r>
    </w:p>
    <w:p w14:paraId="42124162" w14:textId="77777777" w:rsidR="00685D80" w:rsidRDefault="00685D80" w:rsidP="00383BCD">
      <w:pPr>
        <w:rPr>
          <w:rFonts w:ascii="Times New Roman" w:eastAsia="Times New Roman" w:hAnsi="Times New Roman" w:cs="Times New Roman"/>
          <w:sz w:val="24"/>
          <w:szCs w:val="24"/>
        </w:rPr>
      </w:pPr>
    </w:p>
    <w:p w14:paraId="6FFBC599" w14:textId="56DFC9F1"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In contrast to PPCP 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microplastics at our sampling site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carry the caveat that plastics may originate from non-sewage sources, such as agriculture (Steinmetz et al., 2016). </w:t>
      </w:r>
      <w:r>
        <w:rPr>
          <w:rFonts w:ascii="Times New Roman" w:eastAsia="Times New Roman" w:hAnsi="Times New Roman" w:cs="Times New Roman"/>
          <w:sz w:val="24"/>
          <w:szCs w:val="24"/>
        </w:rPr>
        <w:t xml:space="preserve">Unlike PPCPs’, microplastics indicate accumulated pollution because of their slow degradation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Brandon et al. 2016)</w:t>
      </w:r>
      <w:r>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Unlike microplastics identified in Lake </w:t>
      </w:r>
      <w:r w:rsidR="00FE35CB" w:rsidRPr="00225EC8">
        <w:rPr>
          <w:rFonts w:ascii="Times New Roman" w:eastAsia="Times New Roman" w:hAnsi="Times New Roman" w:cs="Times New Roman"/>
          <w:sz w:val="24"/>
          <w:szCs w:val="24"/>
        </w:rPr>
        <w:t xml:space="preserve">Hovsgol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ins w:id="96" w:author="Meyer, Michael Frederick" w:date="2020-06-04T12:43:00Z">
        <w:r w:rsidR="003D0265">
          <w:rPr>
            <w:rFonts w:ascii="Times New Roman" w:eastAsia="Times New Roman" w:hAnsi="Times New Roman" w:cs="Times New Roman"/>
            <w:sz w:val="24"/>
            <w:szCs w:val="24"/>
          </w:rPr>
          <w:t>Given tha</w:t>
        </w:r>
      </w:ins>
      <w:ins w:id="97" w:author="Meyer, Michael Frederick" w:date="2020-06-04T12:44:00Z">
        <w:r w:rsidR="003D0265">
          <w:rPr>
            <w:rFonts w:ascii="Times New Roman" w:eastAsia="Times New Roman" w:hAnsi="Times New Roman" w:cs="Times New Roman"/>
            <w:sz w:val="24"/>
            <w:szCs w:val="24"/>
          </w:rPr>
          <w:t>t offshore concentrations we</w:t>
        </w:r>
      </w:ins>
      <w:ins w:id="98" w:author="Meyer, Michael Frederick" w:date="2020-06-04T12:45:00Z">
        <w:r w:rsidR="003D0265">
          <w:rPr>
            <w:rFonts w:ascii="Times New Roman" w:eastAsia="Times New Roman" w:hAnsi="Times New Roman" w:cs="Times New Roman"/>
            <w:sz w:val="24"/>
            <w:szCs w:val="24"/>
          </w:rPr>
          <w:t xml:space="preserve">re comparable to the nearshore, </w:t>
        </w:r>
      </w:ins>
      <w:del w:id="99" w:author="Meyer, Michael Frederick" w:date="2020-06-04T12:45:00Z">
        <w:r w:rsidR="00FE35CB" w:rsidDel="003D0265">
          <w:rPr>
            <w:rFonts w:ascii="Times New Roman" w:eastAsia="Times New Roman" w:hAnsi="Times New Roman" w:cs="Times New Roman"/>
            <w:sz w:val="24"/>
            <w:szCs w:val="24"/>
          </w:rPr>
          <w:delText>M</w:delText>
        </w:r>
      </w:del>
      <w:ins w:id="100" w:author="Meyer, Michael Frederick" w:date="2020-06-04T12:45:00Z">
        <w:r w:rsidR="003D0265">
          <w:rPr>
            <w:rFonts w:ascii="Times New Roman" w:eastAsia="Times New Roman" w:hAnsi="Times New Roman" w:cs="Times New Roman"/>
            <w:sz w:val="24"/>
            <w:szCs w:val="24"/>
          </w:rPr>
          <w:t>m</w:t>
        </w:r>
      </w:ins>
      <w:r w:rsidR="00FE35CB">
        <w:rPr>
          <w:rFonts w:ascii="Times New Roman" w:eastAsia="Times New Roman" w:hAnsi="Times New Roman" w:cs="Times New Roman"/>
          <w:sz w:val="24"/>
          <w:szCs w:val="24"/>
        </w:rPr>
        <w:t>icroplastics</w:t>
      </w:r>
      <w:del w:id="101" w:author="Meyer, Michael Frederick" w:date="2020-06-04T12:45:00Z">
        <w:r w:rsidR="00FE35CB" w:rsidDel="003D0265">
          <w:rPr>
            <w:rFonts w:ascii="Times New Roman" w:eastAsia="Times New Roman" w:hAnsi="Times New Roman" w:cs="Times New Roman"/>
            <w:sz w:val="24"/>
            <w:szCs w:val="24"/>
          </w:rPr>
          <w:delText>, though,</w:delText>
        </w:r>
      </w:del>
      <w:r>
        <w:rPr>
          <w:rFonts w:ascii="Times New Roman" w:eastAsia="Times New Roman" w:hAnsi="Times New Roman" w:cs="Times New Roman"/>
          <w:sz w:val="24"/>
          <w:szCs w:val="24"/>
        </w:rPr>
        <w:t xml:space="preserve"> may be useful in</w:t>
      </w:r>
      <w:del w:id="102" w:author="Meyer, Michael Frederick" w:date="2020-06-04T12:43:00Z">
        <w:r w:rsidDel="003D0265">
          <w:rPr>
            <w:rFonts w:ascii="Times New Roman" w:eastAsia="Times New Roman" w:hAnsi="Times New Roman" w:cs="Times New Roman"/>
            <w:sz w:val="24"/>
            <w:szCs w:val="24"/>
          </w:rPr>
          <w:delText xml:space="preserve"> </w:delText>
        </w:r>
      </w:del>
      <w:ins w:id="103" w:author="Meyer, Michael Frederick" w:date="2020-06-04T12:45:00Z">
        <w:r w:rsidR="003D0265">
          <w:rPr>
            <w:rFonts w:ascii="Times New Roman" w:eastAsia="Times New Roman" w:hAnsi="Times New Roman" w:cs="Times New Roman"/>
            <w:sz w:val="24"/>
            <w:szCs w:val="24"/>
          </w:rPr>
          <w:t xml:space="preserve"> </w:t>
        </w:r>
      </w:ins>
      <w:del w:id="104" w:author="Meyer, Michael Frederick" w:date="2020-06-04T12:43:00Z">
        <w:r w:rsidDel="003D0265">
          <w:rPr>
            <w:rFonts w:ascii="Times New Roman" w:eastAsia="Times New Roman" w:hAnsi="Times New Roman" w:cs="Times New Roman"/>
            <w:sz w:val="24"/>
            <w:szCs w:val="24"/>
          </w:rPr>
          <w:delText>detecting offshore sewag</w:delText>
        </w:r>
        <w:r w:rsidR="00685D80" w:rsidDel="003D0265">
          <w:rPr>
            <w:rFonts w:ascii="Times New Roman" w:eastAsia="Times New Roman" w:hAnsi="Times New Roman" w:cs="Times New Roman"/>
            <w:sz w:val="24"/>
            <w:szCs w:val="24"/>
          </w:rPr>
          <w:delText>e</w:delText>
        </w:r>
        <w:r w:rsidDel="003D0265">
          <w:rPr>
            <w:rFonts w:ascii="Times New Roman" w:eastAsia="Times New Roman" w:hAnsi="Times New Roman" w:cs="Times New Roman"/>
            <w:sz w:val="24"/>
            <w:szCs w:val="24"/>
          </w:rPr>
          <w:delText xml:space="preserve"> signals</w:delText>
        </w:r>
        <w:r w:rsidR="00685D80" w:rsidDel="003D0265">
          <w:rPr>
            <w:rFonts w:ascii="Times New Roman" w:eastAsia="Times New Roman" w:hAnsi="Times New Roman" w:cs="Times New Roman"/>
            <w:sz w:val="24"/>
            <w:szCs w:val="24"/>
          </w:rPr>
          <w:delText xml:space="preserve"> as well as in </w:delText>
        </w:r>
      </w:del>
      <w:r w:rsidR="00685D80">
        <w:rPr>
          <w:rFonts w:ascii="Times New Roman" w:eastAsia="Times New Roman" w:hAnsi="Times New Roman" w:cs="Times New Roman"/>
          <w:sz w:val="24"/>
          <w:szCs w:val="24"/>
        </w:rPr>
        <w:t xml:space="preserve">calculating a time-integrated sewage signal.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2F9527D0"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 xml:space="preserve">more </w:t>
      </w:r>
      <w:r w:rsidR="00D8535D">
        <w:rPr>
          <w:rFonts w:ascii="Times New Roman" w:eastAsia="Times New Roman" w:hAnsi="Times New Roman" w:cs="Times New Roman"/>
          <w:sz w:val="24"/>
          <w:szCs w:val="24"/>
        </w:rPr>
        <w:t xml:space="preserve">filamentous 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r w:rsidR="007546C9" w:rsidRPr="00FF3A56">
        <w:rPr>
          <w:rFonts w:ascii="Times New Roman" w:eastAsia="Times New Roman" w:hAnsi="Times New Roman" w:cs="Times New Roman"/>
          <w:i/>
          <w:sz w:val="24"/>
          <w:szCs w:val="24"/>
        </w:rPr>
        <w:t>Ulothrix</w:t>
      </w:r>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r w:rsidR="00D8535D">
        <w:rPr>
          <w:rFonts w:ascii="Times New Roman" w:eastAsia="Times New Roman" w:hAnsi="Times New Roman" w:cs="Times New Roman"/>
          <w:i/>
          <w:sz w:val="24"/>
          <w:szCs w:val="24"/>
        </w:rPr>
        <w:t>Ulothrix</w:t>
      </w:r>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183E74E4" w:rsidR="00795293" w:rsidRDefault="0091395E" w:rsidP="00685D80">
      <w:pPr>
        <w:rPr>
          <w:rFonts w:ascii="Times New Roman" w:eastAsia="Times New Roman" w:hAnsi="Times New Roman" w:cs="Times New Roman"/>
          <w:sz w:val="24"/>
          <w:szCs w:val="24"/>
        </w:rPr>
      </w:pPr>
      <w:commentRangeStart w:id="105"/>
      <w:r>
        <w:rPr>
          <w:rFonts w:ascii="Times New Roman" w:eastAsia="Times New Roman" w:hAnsi="Times New Roman" w:cs="Times New Roman"/>
          <w:sz w:val="24"/>
          <w:szCs w:val="24"/>
        </w:rPr>
        <w:t xml:space="preserve">While community composition altered 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concentrations did not </w:t>
      </w:r>
      <w:r w:rsidR="00E04D43">
        <w:rPr>
          <w:rFonts w:ascii="Times New Roman" w:eastAsia="Times New Roman" w:hAnsi="Times New Roman" w:cs="Times New Roman"/>
          <w:sz w:val="24"/>
          <w:szCs w:val="24"/>
          <w:highlight w:val="white"/>
        </w:rPr>
        <w:t>differ along our transect</w:t>
      </w:r>
      <w:r w:rsidR="00795293">
        <w:rPr>
          <w:rFonts w:ascii="Times New Roman" w:eastAsia="Times New Roman" w:hAnsi="Times New Roman" w:cs="Times New Roman"/>
          <w:sz w:val="24"/>
          <w:szCs w:val="24"/>
          <w:highlight w:val="white"/>
        </w:rPr>
        <w:t>.</w:t>
      </w:r>
      <w:commentRangeEnd w:id="105"/>
      <w:r w:rsidR="00094852">
        <w:rPr>
          <w:rStyle w:val="CommentReference"/>
        </w:rPr>
        <w:commentReference w:id="105"/>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1E6425">
        <w:rPr>
          <w:rFonts w:ascii="Times New Roman" w:eastAsia="Times New Roman" w:hAnsi="Times New Roman" w:cs="Times New Roman"/>
          <w:sz w:val="24"/>
          <w:szCs w:val="24"/>
          <w:highlight w:val="white"/>
        </w:rPr>
        <w:instrText xml:space="preserve"> ADDIN ZOTERO_ITEM CSL_CITATION {"citationID":"wEWua6Tz","properties":{"formattedCitation":"(Wayland and Hobson 2001)","plainCitation":"(Wayland and Hobson 2001)","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1E6425" w:rsidRPr="00094852">
        <w:rPr>
          <w:rFonts w:ascii="Times New Roman" w:hAnsi="Times New Roman" w:cs="Times New Roman"/>
          <w:sz w:val="24"/>
          <w:highlight w:val="white"/>
        </w:rPr>
        <w:t>(Wayland and Hobson 2001)</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accumulate within algal taxa and even throughout the food web. </w:t>
      </w:r>
      <w:r w:rsidR="00585EED">
        <w:rPr>
          <w:rFonts w:ascii="Times New Roman" w:eastAsia="Times New Roman" w:hAnsi="Times New Roman" w:cs="Times New Roman"/>
          <w:sz w:val="24"/>
          <w:szCs w:val="24"/>
          <w:highlight w:val="white"/>
        </w:rPr>
        <w:t xml:space="preserve">Like PPCPs in our study, </w:t>
      </w:r>
      <w:r w:rsidR="00585EED" w:rsidRPr="00094852">
        <w:rPr>
          <w:rFonts w:ascii="Times New Roman" w:eastAsia="Times New Roman" w:hAnsi="Times New Roman" w:cs="Times New Roman"/>
          <w:sz w:val="24"/>
          <w:szCs w:val="24"/>
        </w:rPr>
        <w:t>gradients of 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N concentrations tend to be highest nea</w:t>
      </w:r>
      <w:bookmarkStart w:id="106" w:name="_GoBack"/>
      <w:bookmarkEnd w:id="106"/>
      <w:r w:rsidR="00585EED" w:rsidRPr="00094852">
        <w:rPr>
          <w:rFonts w:ascii="Times New Roman" w:eastAsia="Times New Roman" w:hAnsi="Times New Roman" w:cs="Times New Roman"/>
          <w:sz w:val="24"/>
          <w:szCs w:val="24"/>
        </w:rPr>
        <w:t xml:space="preserve">r the source of sewage pollution and 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w:t>
      </w:r>
      <w:r w:rsidR="00E04D43">
        <w:rPr>
          <w:rFonts w:ascii="Times New Roman" w:eastAsia="Times New Roman" w:hAnsi="Times New Roman" w:cs="Times New Roman"/>
          <w:sz w:val="24"/>
          <w:szCs w:val="24"/>
          <w:highlight w:val="white"/>
        </w:rPr>
        <w:lastRenderedPageBreak/>
        <w:t xml:space="preserve">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in areas of sewage pollution mirror observations from other aquatic system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hich could 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ins w:id="107" w:author="Meyer, Michael Frederick" w:date="2020-06-11T11:50:00Z">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ins>
      <w:del w:id="108" w:author="Meyer, Michael Frederick" w:date="2020-06-11T11:50:00Z">
        <w:r w:rsidR="00C03D31" w:rsidDel="005F6DEA">
          <w:rPr>
            <w:rFonts w:ascii="Times New Roman" w:eastAsia="Times New Roman" w:hAnsi="Times New Roman" w:cs="Times New Roman"/>
            <w:sz w:val="24"/>
            <w:szCs w:val="24"/>
            <w:highlight w:val="white"/>
          </w:rPr>
          <w:delInstrText xml:space="preserve"> ADDIN ZOTERO_ITEM CSL_CITATION {"citationID":"6Ju4QaMn","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delInstrText>
        </w:r>
      </w:del>
      <w:r w:rsidR="00C03D31">
        <w:rPr>
          <w:rFonts w:ascii="Times New Roman" w:eastAsia="Times New Roman" w:hAnsi="Times New Roman" w:cs="Times New Roman"/>
          <w:sz w:val="24"/>
          <w:szCs w:val="24"/>
          <w:highlight w:val="white"/>
        </w:rPr>
        <w:fldChar w:fldCharType="separate"/>
      </w:r>
      <w:ins w:id="109" w:author="Meyer, Michael Frederick" w:date="2020-06-11T11:50:00Z">
        <w:r w:rsidR="005F6DEA" w:rsidRPr="005F6DEA">
          <w:rPr>
            <w:rFonts w:ascii="Times New Roman" w:hAnsi="Times New Roman" w:cs="Times New Roman"/>
            <w:sz w:val="24"/>
            <w:highlight w:val="white"/>
            <w:rPrChange w:id="110" w:author="Meyer, Michael Frederick" w:date="2020-06-11T11:50:00Z">
              <w:rPr>
                <w:highlight w:val="white"/>
              </w:rPr>
            </w:rPrChange>
          </w:rPr>
          <w:t>(Rosenberger et al. 2008)</w:t>
        </w:r>
      </w:ins>
      <w:del w:id="111" w:author="Meyer, Michael Frederick" w:date="2020-06-11T11:50:00Z">
        <w:r w:rsidR="00C03D31" w:rsidRPr="005F6DEA" w:rsidDel="005F6DEA">
          <w:rPr>
            <w:highlight w:val="white"/>
            <w:rPrChange w:id="112" w:author="Meyer, Michael Frederick" w:date="2020-06-11T11:50:00Z">
              <w:rPr>
                <w:rFonts w:ascii="Times New Roman" w:hAnsi="Times New Roman" w:cs="Times New Roman"/>
                <w:sz w:val="24"/>
                <w:highlight w:val="white"/>
              </w:rPr>
            </w:rPrChange>
          </w:rPr>
          <w:delText>(Rosenberger et al. 2008)</w:delText>
        </w:r>
      </w:del>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p>
    <w:p w14:paraId="7B3E7B77" w14:textId="77777777" w:rsidR="00795293" w:rsidRDefault="00795293" w:rsidP="00685D80">
      <w:pPr>
        <w:rPr>
          <w:rFonts w:ascii="Times New Roman" w:eastAsia="Times New Roman" w:hAnsi="Times New Roman" w:cs="Times New Roman"/>
          <w:sz w:val="24"/>
          <w:szCs w:val="24"/>
        </w:rPr>
      </w:pPr>
    </w:p>
    <w:p w14:paraId="3A5A905A" w14:textId="57A0C2C4"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Fatty acid analyses, however, 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the benthic algal resources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and 18:4ω3 relative to C20:5ω3 and C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these 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658B1DE5"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s. </w:t>
      </w:r>
      <w:r>
        <w:rPr>
          <w:rFonts w:ascii="Times New Roman" w:eastAsia="Times New Roman" w:hAnsi="Times New Roman" w:cs="Times New Roman"/>
          <w:sz w:val="24"/>
          <w:szCs w:val="24"/>
        </w:rPr>
        <w:t xml:space="preserve">EFAs are a subgroup of polyunsaturated fatty acids (PUFAs) that are prone to accumulating within organisms (see Kelly &amp; Scheibling, 2012). Among the eight common EFAs used with an ecological focus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Baikalian </w:t>
      </w:r>
      <w:r>
        <w:rPr>
          <w:rFonts w:ascii="Times New Roman" w:eastAsia="Times New Roman" w:hAnsi="Times New Roman" w:cs="Times New Roman"/>
          <w:i/>
          <w:sz w:val="24"/>
          <w:szCs w:val="24"/>
        </w:rPr>
        <w:t>Ulothrix</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20:5ω3% + 22:6ω3%) could therefore function as proxy for filamentous:diatom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14B68E5" w:rsidR="004B79EC" w:rsidRDefault="00C842B9"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 xml:space="preserve">With respect to how benthic consumer communities would restructure with a changing periphyton community and increasing sewage signal, our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Pr>
          <w:rFonts w:ascii="Times New Roman" w:eastAsia="Times New Roman" w:hAnsi="Times New Roman" w:cs="Times New Roman"/>
          <w:sz w:val="24"/>
          <w:szCs w:val="24"/>
        </w:rPr>
        <w:t xml:space="preserve">. </w:t>
      </w:r>
      <w:r w:rsidR="00D37BB9">
        <w:rPr>
          <w:rFonts w:ascii="Times New Roman" w:eastAsia="Times New Roman" w:hAnsi="Times New Roman" w:cs="Times New Roman"/>
          <w:sz w:val="24"/>
          <w:szCs w:val="24"/>
        </w:rPr>
        <w:t>Echoing</w:t>
      </w:r>
      <w:r w:rsidR="002D1941">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Timoshkin et al.</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2016)</w:t>
      </w:r>
      <w:r w:rsidR="00965CCB">
        <w:rPr>
          <w:rFonts w:ascii="Times New Roman" w:eastAsia="Times New Roman" w:hAnsi="Times New Roman" w:cs="Times New Roman"/>
          <w:sz w:val="24"/>
          <w:szCs w:val="24"/>
        </w:rPr>
        <w:t xml:space="preserve"> reported mass mortality of snails</w:t>
      </w:r>
      <w:r w:rsidR="00D8535D">
        <w:rPr>
          <w:rFonts w:ascii="Times New Roman" w:eastAsia="Times New Roman" w:hAnsi="Times New Roman" w:cs="Times New Roman"/>
          <w:sz w:val="24"/>
          <w:szCs w:val="24"/>
        </w:rPr>
        <w:t>, our results also support those authors’ general conclusion that Baikalian mollusc</w:t>
      </w:r>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in increasing</w:t>
      </w:r>
      <w:r w:rsidR="00D8535D">
        <w:rPr>
          <w:rFonts w:ascii="Times New Roman" w:eastAsia="Times New Roman" w:hAnsi="Times New Roman" w:cs="Times New Roman"/>
          <w:sz w:val="24"/>
          <w:szCs w:val="24"/>
        </w:rPr>
        <w:t xml:space="preserve"> sewage pollution. Decreased mollusc abundance may have several causes, including molluscs having low tolerance for increased </w:t>
      </w:r>
      <w:r w:rsidR="00D8535D">
        <w:rPr>
          <w:rFonts w:ascii="Times New Roman" w:eastAsia="Times New Roman" w:hAnsi="Times New Roman" w:cs="Times New Roman"/>
          <w:sz w:val="24"/>
          <w:szCs w:val="24"/>
        </w:rPr>
        <w:lastRenderedPageBreak/>
        <w:t>PPCP concentrations</w:t>
      </w:r>
      <w:r w:rsidR="00092E59">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molluscs not being abl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filamentous algae not offering the proper nutritional yield for molluscs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or certain contaminants within the sewage being particularly toxic to molluscs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Timoshkin et al. 2016)</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molluscs,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r w:rsidR="002D1941">
        <w:rPr>
          <w:rFonts w:ascii="Times New Roman" w:eastAsia="Times New Roman" w:hAnsi="Times New Roman" w:cs="Times New Roman"/>
          <w:i/>
          <w:sz w:val="24"/>
          <w:szCs w:val="24"/>
        </w:rPr>
        <w:t xml:space="preserve">Brandtia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 this genus, however, tends to be associated with endemic sponges</w:t>
      </w:r>
      <w:r w:rsidR="00F0768F">
        <w:rPr>
          <w:rFonts w:ascii="Times New Roman" w:eastAsia="Times New Roman" w:hAnsi="Times New Roman" w:cs="Times New Roman"/>
          <w:sz w:val="24"/>
          <w:szCs w:val="24"/>
        </w:rPr>
        <w:t xml:space="preserve"> (Taakhteev &amp; Didorenko, 2015)</w:t>
      </w:r>
      <w:r w:rsidR="00B11017">
        <w:rPr>
          <w:rFonts w:ascii="Times New Roman" w:eastAsia="Times New Roman" w:hAnsi="Times New Roman" w:cs="Times New Roman"/>
          <w:sz w:val="24"/>
          <w:szCs w:val="24"/>
        </w:rPr>
        <w:t>, which may also be decreasing in abundance near areas of lakeside development (Timoshkin et al., 2016).</w:t>
      </w:r>
      <w:r w:rsidR="002D1941">
        <w:rPr>
          <w:rFonts w:ascii="Times New Roman" w:eastAsia="Times New Roman" w:hAnsi="Times New Roman" w:cs="Times New Roman"/>
          <w:sz w:val="24"/>
          <w:szCs w:val="24"/>
        </w:rPr>
        <w:t xml:space="preserve"> </w:t>
      </w:r>
      <w:r w:rsidR="000F2398">
        <w:rPr>
          <w:rFonts w:ascii="Times New Roman" w:eastAsia="Times New Roman" w:hAnsi="Times New Roman" w:cs="Times New Roman"/>
          <w:i/>
          <w:sz w:val="24"/>
          <w:szCs w:val="24"/>
        </w:rPr>
        <w:t xml:space="preserve">Eulimnogammarus </w:t>
      </w:r>
      <w:r w:rsidR="000F2398">
        <w:rPr>
          <w:rFonts w:ascii="Times New Roman" w:eastAsia="Times New Roman" w:hAnsi="Times New Roman" w:cs="Times New Roman"/>
          <w:sz w:val="24"/>
          <w:szCs w:val="24"/>
        </w:rPr>
        <w:t xml:space="preserve">spp., one of the most </w:t>
      </w:r>
      <w:commentRangeStart w:id="113"/>
      <w:r w:rsidR="00456A8D">
        <w:rPr>
          <w:rFonts w:ascii="Times New Roman" w:eastAsia="Times New Roman" w:hAnsi="Times New Roman" w:cs="Times New Roman"/>
          <w:sz w:val="24"/>
          <w:szCs w:val="24"/>
        </w:rPr>
        <w:t xml:space="preserve">speciose </w:t>
      </w:r>
      <w:commentRangeEnd w:id="113"/>
      <w:r w:rsidR="00FF3A56">
        <w:rPr>
          <w:rStyle w:val="CommentReference"/>
        </w:rPr>
        <w:commentReference w:id="113"/>
      </w:r>
      <w:r w:rsidR="000F2398">
        <w:rPr>
          <w:rFonts w:ascii="Times New Roman" w:eastAsia="Times New Roman" w:hAnsi="Times New Roman" w:cs="Times New Roman"/>
          <w:sz w:val="24"/>
          <w:szCs w:val="24"/>
        </w:rPr>
        <w:t xml:space="preserve">Baikal genera (Tachteev &amp; Didorenko,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 concentrations likewise suggests that sewage-derived nutrients are being incorporated into the food web. While we did not test amphipod tissue for other sewage indicators, such as PPCPs and microplastics, similar studies have demonstrated the potential for PPCPs to not only bioaccumulate but also biomagnify within food webs</w:t>
      </w:r>
      <w:ins w:id="114" w:author="Hampton, Stephanie" w:date="2020-05-30T10:24:00Z">
        <w:r w:rsidR="00456A8D">
          <w:rPr>
            <w:rFonts w:ascii="Times New Roman" w:eastAsia="Times New Roman" w:hAnsi="Times New Roman" w:cs="Times New Roman"/>
            <w:sz w:val="24"/>
            <w:szCs w:val="24"/>
            <w:highlight w:val="white"/>
          </w:rPr>
          <w:t>,</w:t>
        </w:r>
      </w:ins>
      <w:r w:rsidR="000F2398">
        <w:rPr>
          <w:rFonts w:ascii="Times New Roman" w:eastAsia="Times New Roman" w:hAnsi="Times New Roman" w:cs="Times New Roman"/>
          <w:sz w:val="24"/>
          <w:szCs w:val="24"/>
          <w:highlight w:val="white"/>
        </w:rPr>
        <w:t xml:space="preserve"> with ecological ramifications remaining uncertain (Lagesson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ese combined results suggest that mollusc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4EA38CF2"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w:t>
      </w:r>
      <w:r>
        <w:rPr>
          <w:rFonts w:ascii="Times New Roman" w:eastAsia="Times New Roman" w:hAnsi="Times New Roman" w:cs="Times New Roman"/>
          <w:sz w:val="24"/>
          <w:szCs w:val="24"/>
        </w:rPr>
        <w:t>, amphipod fatty acid profiles did not differ markedly between sites (</w:t>
      </w:r>
      <w:del w:id="115" w:author="Meyer, Michael Frederick" w:date="2020-06-10T14:05:00Z">
        <w:r w:rsidDel="00E01811">
          <w:rPr>
            <w:rFonts w:ascii="Times New Roman" w:eastAsia="Times New Roman" w:hAnsi="Times New Roman" w:cs="Times New Roman"/>
            <w:sz w:val="24"/>
            <w:szCs w:val="24"/>
          </w:rPr>
          <w:delText>Figure 6</w:delText>
        </w:r>
      </w:del>
      <w:ins w:id="116" w:author="Meyer, Michael Frederick" w:date="2020-06-10T14:05:00Z">
        <w:r w:rsidR="00E01811">
          <w:rPr>
            <w:rFonts w:ascii="Times New Roman" w:eastAsia="Times New Roman" w:hAnsi="Times New Roman" w:cs="Times New Roman"/>
            <w:sz w:val="24"/>
            <w:szCs w:val="24"/>
          </w:rPr>
          <w:t>Figure 7</w:t>
        </w:r>
      </w:ins>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sidR="00131BD0">
        <w:rPr>
          <w:rFonts w:ascii="Times New Roman" w:eastAsia="Times New Roman" w:hAnsi="Times New Roman" w:cs="Times New Roman"/>
          <w:sz w:val="24"/>
          <w:szCs w:val="24"/>
        </w:rPr>
        <w:t>.</w:t>
      </w:r>
      <w:r w:rsidR="004B79EC">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Unlike primary producers, consumers usually accumulate fatty acids from their food source. Yoshii’s (1999) study use of stable isotope data suggested that </w:t>
      </w:r>
      <w:commentRangeStart w:id="117"/>
      <w:r w:rsidR="001A726E">
        <w:rPr>
          <w:rFonts w:ascii="Times New Roman" w:eastAsia="Times New Roman" w:hAnsi="Times New Roman" w:cs="Times New Roman"/>
          <w:sz w:val="24"/>
          <w:szCs w:val="24"/>
        </w:rPr>
        <w:t xml:space="preserve">Baikal’s </w:t>
      </w:r>
      <w:ins w:id="118" w:author="Meyer, Michael Frederick" w:date="2020-06-09T15:52:00Z">
        <w:r w:rsidR="00094852">
          <w:rPr>
            <w:rFonts w:ascii="Times New Roman" w:eastAsia="Times New Roman" w:hAnsi="Times New Roman" w:cs="Times New Roman"/>
            <w:sz w:val="24"/>
            <w:szCs w:val="24"/>
          </w:rPr>
          <w:t xml:space="preserve">benthic, </w:t>
        </w:r>
      </w:ins>
      <w:r w:rsidR="001A726E">
        <w:rPr>
          <w:rFonts w:ascii="Times New Roman" w:eastAsia="Times New Roman" w:hAnsi="Times New Roman" w:cs="Times New Roman"/>
          <w:sz w:val="24"/>
          <w:szCs w:val="24"/>
        </w:rPr>
        <w:t xml:space="preserve">littoral amphipods </w:t>
      </w:r>
      <w:ins w:id="119" w:author="Meyer, Michael Frederick" w:date="2020-06-09T15:52:00Z">
        <w:r w:rsidR="00094852">
          <w:rPr>
            <w:rFonts w:ascii="Times New Roman" w:eastAsia="Times New Roman" w:hAnsi="Times New Roman" w:cs="Times New Roman"/>
            <w:sz w:val="24"/>
            <w:szCs w:val="24"/>
          </w:rPr>
          <w:t xml:space="preserve">are </w:t>
        </w:r>
      </w:ins>
      <w:r w:rsidR="001A726E">
        <w:rPr>
          <w:rFonts w:ascii="Times New Roman" w:eastAsia="Times New Roman" w:hAnsi="Times New Roman" w:cs="Times New Roman"/>
          <w:sz w:val="24"/>
          <w:szCs w:val="24"/>
        </w:rPr>
        <w:t xml:space="preserve">likely </w:t>
      </w:r>
      <w:ins w:id="120" w:author="Meyer, Michael Frederick" w:date="2020-06-09T15:52:00Z">
        <w:r w:rsidR="00094852">
          <w:rPr>
            <w:rFonts w:ascii="Times New Roman" w:eastAsia="Times New Roman" w:hAnsi="Times New Roman" w:cs="Times New Roman"/>
            <w:sz w:val="24"/>
            <w:szCs w:val="24"/>
          </w:rPr>
          <w:t>a combination or grazers and omnivores.</w:t>
        </w:r>
      </w:ins>
      <w:commentRangeEnd w:id="117"/>
      <w:ins w:id="121" w:author="Meyer, Michael Frederick" w:date="2020-06-09T15:55:00Z">
        <w:r w:rsidR="00094852">
          <w:rPr>
            <w:rStyle w:val="CommentReference"/>
          </w:rPr>
          <w:commentReference w:id="117"/>
        </w:r>
      </w:ins>
      <w:ins w:id="122" w:author="Meyer, Michael Frederick" w:date="2020-06-09T15:52:00Z">
        <w:r w:rsidR="00094852">
          <w:rPr>
            <w:rFonts w:ascii="Times New Roman" w:eastAsia="Times New Roman" w:hAnsi="Times New Roman" w:cs="Times New Roman"/>
            <w:sz w:val="24"/>
            <w:szCs w:val="24"/>
          </w:rPr>
          <w:t xml:space="preserve"> </w:t>
        </w:r>
      </w:ins>
      <w:del w:id="123" w:author="Meyer, Michael Frederick" w:date="2020-06-09T15:52:00Z">
        <w:r w:rsidR="001A726E" w:rsidDel="00094852">
          <w:rPr>
            <w:rFonts w:ascii="Times New Roman" w:eastAsia="Times New Roman" w:hAnsi="Times New Roman" w:cs="Times New Roman"/>
            <w:sz w:val="24"/>
            <w:szCs w:val="24"/>
          </w:rPr>
          <w:delText>graze on benthic algae.</w:delText>
        </w:r>
      </w:del>
      <w:r w:rsidR="001A726E">
        <w:rPr>
          <w:rFonts w:ascii="Times New Roman" w:eastAsia="Times New Roman" w:hAnsi="Times New Roman" w:cs="Times New Roman"/>
          <w:sz w:val="24"/>
          <w:szCs w:val="24"/>
        </w:rPr>
        <w:t xml:space="preserve"> Because</w:t>
      </w:r>
      <w:ins w:id="124" w:author="Meyer, Michael Frederick" w:date="2020-06-09T16:04:00Z">
        <w:r w:rsidR="0011485F">
          <w:rPr>
            <w:rFonts w:ascii="Times New Roman" w:eastAsia="Times New Roman" w:hAnsi="Times New Roman" w:cs="Times New Roman"/>
            <w:sz w:val="24"/>
            <w:szCs w:val="24"/>
          </w:rPr>
          <w:t xml:space="preserve"> </w:t>
        </w:r>
      </w:ins>
      <w:del w:id="125" w:author="Meyer, Michael Frederick" w:date="2020-06-09T16:04:00Z">
        <w:r w:rsidR="001A726E" w:rsidDel="0011485F">
          <w:rPr>
            <w:rFonts w:ascii="Times New Roman" w:eastAsia="Times New Roman" w:hAnsi="Times New Roman" w:cs="Times New Roman"/>
            <w:sz w:val="24"/>
            <w:szCs w:val="24"/>
          </w:rPr>
          <w:delText xml:space="preserve"> </w:delText>
        </w:r>
      </w:del>
      <w:r w:rsidR="001A726E">
        <w:rPr>
          <w:rFonts w:ascii="Times New Roman" w:eastAsia="Times New Roman" w:hAnsi="Times New Roman" w:cs="Times New Roman"/>
          <w:sz w:val="24"/>
          <w:szCs w:val="24"/>
        </w:rPr>
        <w:t xml:space="preserve">fatty acid profiles in amphipods largely reflect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compensating for periphyton’s shifting nutritional status</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removing nutrients relative to filamentous taxa. Second, amphipods </w:t>
      </w:r>
      <w:ins w:id="126" w:author="Meyer, Michael Frederick" w:date="2020-06-09T16:06:00Z">
        <w:r w:rsidR="0011485F">
          <w:rPr>
            <w:rFonts w:ascii="Times New Roman" w:eastAsia="Times New Roman" w:hAnsi="Times New Roman" w:cs="Times New Roman"/>
            <w:sz w:val="24"/>
            <w:szCs w:val="24"/>
          </w:rPr>
          <w:t xml:space="preserve">themselves </w:t>
        </w:r>
      </w:ins>
      <w:ins w:id="127" w:author="Meyer, Michael Frederick" w:date="2020-06-09T16:10:00Z">
        <w:r w:rsidR="0011485F">
          <w:rPr>
            <w:rFonts w:ascii="Times New Roman" w:eastAsia="Times New Roman" w:hAnsi="Times New Roman" w:cs="Times New Roman"/>
            <w:sz w:val="24"/>
            <w:szCs w:val="24"/>
          </w:rPr>
          <w:fldChar w:fldCharType="begin"/>
        </w:r>
      </w:ins>
      <w:ins w:id="128" w:author="Meyer, Michael Frederick" w:date="2020-06-11T11:50:00Z">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ins>
      <w:r w:rsidR="0011485F">
        <w:rPr>
          <w:rFonts w:ascii="Times New Roman" w:eastAsia="Times New Roman" w:hAnsi="Times New Roman" w:cs="Times New Roman"/>
          <w:sz w:val="24"/>
          <w:szCs w:val="24"/>
        </w:rPr>
        <w:fldChar w:fldCharType="separate"/>
      </w:r>
      <w:ins w:id="129" w:author="Meyer, Michael Frederick" w:date="2020-06-09T16:28:00Z">
        <w:r w:rsidR="00B025E9" w:rsidRPr="00B025E9">
          <w:rPr>
            <w:rFonts w:ascii="Times New Roman" w:hAnsi="Times New Roman" w:cs="Times New Roman"/>
            <w:sz w:val="24"/>
            <w:rPrChange w:id="130" w:author="Meyer, Michael Frederick" w:date="2020-06-09T16:28:00Z">
              <w:rPr/>
            </w:rPrChange>
          </w:rPr>
          <w:t>(</w:t>
        </w:r>
        <w:r w:rsidR="00B025E9">
          <w:rPr>
            <w:rFonts w:ascii="Times New Roman" w:hAnsi="Times New Roman" w:cs="Times New Roman"/>
            <w:sz w:val="24"/>
          </w:rPr>
          <w:t xml:space="preserve">e.g., </w:t>
        </w:r>
        <w:r w:rsidR="00B025E9" w:rsidRPr="00B025E9">
          <w:rPr>
            <w:rFonts w:ascii="Times New Roman" w:hAnsi="Times New Roman" w:cs="Times New Roman"/>
            <w:sz w:val="24"/>
            <w:rPrChange w:id="131" w:author="Meyer, Michael Frederick" w:date="2020-06-09T16:28:00Z">
              <w:rPr/>
            </w:rPrChange>
          </w:rPr>
          <w:t>Desvilettes et al. 1997; Castell et al. 2004)</w:t>
        </w:r>
      </w:ins>
      <w:ins w:id="132" w:author="Meyer, Michael Frederick" w:date="2020-06-09T16:10:00Z">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w:t>
        </w:r>
      </w:ins>
      <w:ins w:id="133" w:author="Meyer, Michael Frederick" w:date="2020-06-09T16:06:00Z">
        <w:r w:rsidR="0011485F">
          <w:rPr>
            <w:rFonts w:ascii="Times New Roman" w:eastAsia="Times New Roman" w:hAnsi="Times New Roman" w:cs="Times New Roman"/>
            <w:sz w:val="24"/>
            <w:szCs w:val="24"/>
          </w:rPr>
          <w:t>or</w:t>
        </w:r>
      </w:ins>
      <w:ins w:id="134" w:author="Meyer, Michael Frederick" w:date="2020-06-09T16:33:00Z">
        <w:r w:rsidR="00E97A2F">
          <w:rPr>
            <w:rFonts w:ascii="Times New Roman" w:eastAsia="Times New Roman" w:hAnsi="Times New Roman" w:cs="Times New Roman"/>
            <w:sz w:val="24"/>
            <w:szCs w:val="24"/>
          </w:rPr>
          <w:t xml:space="preserve"> </w:t>
        </w:r>
      </w:ins>
      <w:commentRangeStart w:id="135"/>
      <w:ins w:id="136" w:author="Meyer, Michael Frederick" w:date="2020-06-09T16:06:00Z">
        <w:r w:rsidR="0011485F">
          <w:rPr>
            <w:rFonts w:ascii="Times New Roman" w:eastAsia="Times New Roman" w:hAnsi="Times New Roman" w:cs="Times New Roman"/>
            <w:sz w:val="24"/>
            <w:szCs w:val="24"/>
          </w:rPr>
          <w:t xml:space="preserve">heterotrophic </w:t>
        </w:r>
      </w:ins>
      <w:ins w:id="137" w:author="Meyer, Michael Frederick" w:date="2020-06-09T16:07:00Z">
        <w:r w:rsidR="0011485F">
          <w:rPr>
            <w:rFonts w:ascii="Times New Roman" w:eastAsia="Times New Roman" w:hAnsi="Times New Roman" w:cs="Times New Roman"/>
            <w:sz w:val="24"/>
            <w:szCs w:val="24"/>
          </w:rPr>
          <w:t xml:space="preserve">symbionts </w:t>
        </w:r>
      </w:ins>
      <w:commentRangeEnd w:id="135"/>
      <w:ins w:id="138" w:author="Meyer, Michael Frederick" w:date="2020-06-09T16:36:00Z">
        <w:r w:rsidR="00E97A2F">
          <w:rPr>
            <w:rStyle w:val="CommentReference"/>
          </w:rPr>
          <w:commentReference w:id="135"/>
        </w:r>
      </w:ins>
      <w:ins w:id="139" w:author="Meyer, Michael Frederick" w:date="2020-06-09T16:34:00Z">
        <w:r w:rsidR="00E97A2F">
          <w:rPr>
            <w:rFonts w:ascii="Times New Roman" w:eastAsia="Times New Roman" w:hAnsi="Times New Roman" w:cs="Times New Roman"/>
            <w:sz w:val="24"/>
            <w:szCs w:val="24"/>
          </w:rPr>
          <w:fldChar w:fldCharType="begin"/>
        </w:r>
      </w:ins>
      <w:ins w:id="140" w:author="Meyer, Michael Frederick" w:date="2020-06-09T16:35:00Z">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ins>
      <w:r w:rsidR="00E97A2F">
        <w:rPr>
          <w:rFonts w:ascii="Times New Roman" w:eastAsia="Times New Roman" w:hAnsi="Times New Roman" w:cs="Times New Roman"/>
          <w:sz w:val="24"/>
          <w:szCs w:val="24"/>
        </w:rPr>
        <w:fldChar w:fldCharType="separate"/>
      </w:r>
      <w:ins w:id="141" w:author="Meyer, Michael Frederick" w:date="2020-06-09T16:35:00Z">
        <w:r w:rsidR="00E97A2F" w:rsidRPr="00E97A2F">
          <w:rPr>
            <w:rFonts w:ascii="Times New Roman" w:hAnsi="Times New Roman" w:cs="Times New Roman"/>
            <w:sz w:val="24"/>
            <w:rPrChange w:id="142" w:author="Meyer, Michael Frederick" w:date="2020-06-09T16:35:00Z">
              <w:rPr/>
            </w:rPrChange>
          </w:rPr>
          <w:t>(Klein Breteler et al. 1999; Veloza et al. 2006; Hiltunen et al. 2017)</w:t>
        </w:r>
      </w:ins>
      <w:ins w:id="143" w:author="Meyer, Michael Frederick" w:date="2020-06-09T16:34:00Z">
        <w:r w:rsidR="00E97A2F">
          <w:rPr>
            <w:rFonts w:ascii="Times New Roman" w:eastAsia="Times New Roman" w:hAnsi="Times New Roman" w:cs="Times New Roman"/>
            <w:sz w:val="24"/>
            <w:szCs w:val="24"/>
          </w:rPr>
          <w:fldChar w:fldCharType="end"/>
        </w:r>
      </w:ins>
      <w:ins w:id="144" w:author="Meyer, Michael Frederick" w:date="2020-06-09T16:36:00Z">
        <w:r w:rsidR="00E97A2F">
          <w:rPr>
            <w:rFonts w:ascii="Times New Roman" w:eastAsia="Times New Roman" w:hAnsi="Times New Roman" w:cs="Times New Roman"/>
            <w:sz w:val="24"/>
            <w:szCs w:val="24"/>
          </w:rPr>
          <w:t xml:space="preserve"> </w:t>
        </w:r>
      </w:ins>
      <w:r w:rsidR="00D8535D">
        <w:rPr>
          <w:rFonts w:ascii="Times New Roman" w:eastAsia="Times New Roman" w:hAnsi="Times New Roman" w:cs="Times New Roman"/>
          <w:sz w:val="24"/>
          <w:szCs w:val="24"/>
        </w:rPr>
        <w:t xml:space="preserve">may indeed </w:t>
      </w:r>
      <w:del w:id="145" w:author="Meyer, Michael Frederick" w:date="2020-06-09T16:34:00Z">
        <w:r w:rsidR="00D8535D" w:rsidDel="00E97A2F">
          <w:rPr>
            <w:rFonts w:ascii="Times New Roman" w:eastAsia="Times New Roman" w:hAnsi="Times New Roman" w:cs="Times New Roman"/>
            <w:sz w:val="24"/>
            <w:szCs w:val="24"/>
          </w:rPr>
          <w:delText>consume filamentous algae</w:delText>
        </w:r>
      </w:del>
      <w:ins w:id="146" w:author="Meyer, Michael Frederick" w:date="2020-06-09T16:34:00Z">
        <w:r w:rsidR="00E97A2F">
          <w:rPr>
            <w:rFonts w:ascii="Times New Roman" w:eastAsia="Times New Roman" w:hAnsi="Times New Roman" w:cs="Times New Roman"/>
            <w:sz w:val="24"/>
            <w:szCs w:val="24"/>
          </w:rPr>
          <w:t xml:space="preserve">upgrade fatty acids by </w:t>
        </w:r>
      </w:ins>
      <w:del w:id="147" w:author="Meyer, Michael Frederick" w:date="2020-06-09T16:34:00Z">
        <w:r w:rsidR="00D8535D" w:rsidDel="00E97A2F">
          <w:rPr>
            <w:rFonts w:ascii="Times New Roman" w:eastAsia="Times New Roman" w:hAnsi="Times New Roman" w:cs="Times New Roman"/>
            <w:sz w:val="24"/>
            <w:szCs w:val="24"/>
          </w:rPr>
          <w:delText>, and then</w:delText>
        </w:r>
      </w:del>
      <w:r w:rsidR="00D8535D">
        <w:rPr>
          <w:rFonts w:ascii="Times New Roman" w:eastAsia="Times New Roman" w:hAnsi="Times New Roman" w:cs="Times New Roman"/>
          <w:sz w:val="24"/>
          <w:szCs w:val="24"/>
        </w:rPr>
        <w:t xml:space="preserve"> invest</w:t>
      </w:r>
      <w:ins w:id="148" w:author="Meyer, Michael Frederick" w:date="2020-06-09T16:34:00Z">
        <w:r w:rsidR="00E97A2F">
          <w:rPr>
            <w:rFonts w:ascii="Times New Roman" w:eastAsia="Times New Roman" w:hAnsi="Times New Roman" w:cs="Times New Roman"/>
            <w:sz w:val="24"/>
            <w:szCs w:val="24"/>
          </w:rPr>
          <w:t>ing</w:t>
        </w:r>
      </w:ins>
      <w:r w:rsidR="00D8535D">
        <w:rPr>
          <w:rFonts w:ascii="Times New Roman" w:eastAsia="Times New Roman" w:hAnsi="Times New Roman" w:cs="Times New Roman"/>
          <w:sz w:val="24"/>
          <w:szCs w:val="24"/>
        </w:rPr>
        <w:t xml:space="preserve"> energy to convert C18 fatty acids to C20 and C22 fatty acids. Regardless of the exact mechanism</w:t>
      </w:r>
      <w:r w:rsidR="00514479">
        <w:rPr>
          <w:rFonts w:ascii="Times New Roman" w:eastAsia="Times New Roman" w:hAnsi="Times New Roman" w:cs="Times New Roman"/>
          <w:sz w:val="24"/>
          <w:szCs w:val="24"/>
        </w:rPr>
        <w:t xml:space="preserve"> though</w:t>
      </w:r>
      <w:r w:rsidR="00D8535D">
        <w:rPr>
          <w:rFonts w:ascii="Times New Roman" w:eastAsia="Times New Roman" w:hAnsi="Times New Roman" w:cs="Times New Roman"/>
          <w:sz w:val="24"/>
          <w:szCs w:val="24"/>
        </w:rPr>
        <w:t xml:space="preserve">, our data </w:t>
      </w:r>
      <w:r w:rsidR="00514479">
        <w:rPr>
          <w:rFonts w:ascii="Times New Roman" w:eastAsia="Times New Roman" w:hAnsi="Times New Roman" w:cs="Times New Roman"/>
          <w:sz w:val="24"/>
          <w:szCs w:val="24"/>
        </w:rPr>
        <w:t xml:space="preserve">suggest that food web interactions would alter 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lastRenderedPageBreak/>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2B224E7E"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remaining ultra-oligotrophic. While Baikal may have multiple sources of nutrient inputs, including melting permafrost, o</w:t>
      </w:r>
      <w:r w:rsidR="00D8535D">
        <w:rPr>
          <w:rFonts w:ascii="Times New Roman" w:eastAsia="Times New Roman" w:hAnsi="Times New Roman" w:cs="Times New Roman"/>
          <w:sz w:val="24"/>
          <w:szCs w:val="24"/>
        </w:rPr>
        <w:t xml:space="preserve">ur results corroborate previous studies by </w:t>
      </w:r>
      <w:r w:rsidR="00154ABA">
        <w:rPr>
          <w:rFonts w:ascii="Times New Roman" w:eastAsia="Times New Roman" w:hAnsi="Times New Roman" w:cs="Times New Roman"/>
          <w:sz w:val="24"/>
          <w:szCs w:val="24"/>
        </w:rPr>
        <w:t>show</w:t>
      </w:r>
      <w:r w:rsidR="00DA2137">
        <w:rPr>
          <w:rFonts w:ascii="Times New Roman" w:eastAsia="Times New Roman" w:hAnsi="Times New Roman" w:cs="Times New Roman"/>
          <w:sz w:val="24"/>
          <w:szCs w:val="24"/>
        </w:rPr>
        <w:t>ing 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F</w:t>
      </w:r>
      <w:r w:rsidR="00C03D31">
        <w:rPr>
          <w:rFonts w:ascii="Times New Roman" w:eastAsia="Times New Roman" w:hAnsi="Times New Roman" w:cs="Times New Roman"/>
          <w:sz w:val="24"/>
          <w:szCs w:val="24"/>
        </w:rPr>
        <w:t>ollowing f</w:t>
      </w:r>
      <w:r w:rsidR="00DA2137">
        <w:rPr>
          <w:rFonts w:ascii="Times New Roman" w:eastAsia="Times New Roman" w:hAnsi="Times New Roman" w:cs="Times New Roman"/>
          <w:sz w:val="24"/>
          <w:szCs w:val="24"/>
        </w:rPr>
        <w:t>oundations lain by Timoshkin et al. (2016, 2018) and Ozersky et al. (2018)</w:t>
      </w:r>
      <w:r w:rsidR="00D8535D">
        <w:rPr>
          <w:rFonts w:ascii="Times New Roman" w:eastAsia="Times New Roman" w:hAnsi="Times New Roman" w:cs="Times New Roman"/>
          <w:sz w:val="24"/>
          <w:szCs w:val="24"/>
        </w:rPr>
        <w:t xml:space="preserve">, our results demonstrate how patchy hot spots of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nuanced dietary tracers (i.e., fatty acids) to </w:t>
      </w:r>
      <w:r w:rsidR="00373E7B">
        <w:rPr>
          <w:rFonts w:ascii="Times New Roman" w:eastAsia="Times New Roman" w:hAnsi="Times New Roman" w:cs="Times New Roman"/>
          <w:sz w:val="24"/>
          <w:szCs w:val="24"/>
        </w:rPr>
        <w:t>assess benthic community and food web consequences of sewage pollution. In general, our results suggest that w</w:t>
      </w:r>
      <w:r w:rsidR="00DA2137">
        <w:rPr>
          <w:rFonts w:ascii="Times New Roman" w:eastAsia="Times New Roman" w:hAnsi="Times New Roman" w:cs="Times New Roman"/>
          <w:sz w:val="24"/>
          <w:szCs w:val="24"/>
        </w:rPr>
        <w:t>hile sewage pollution may lead to changing standing resources for macroinvertebrate grazers, Baikal’s amphipods appear to be compensating either by selectively grazing on diatoms or 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w:t>
      </w:r>
      <w:ins w:id="149" w:author="Meyer, Michael Frederick" w:date="2020-06-11T11:49:00Z">
        <w:r w:rsidR="00C03D31">
          <w:rPr>
            <w:rFonts w:ascii="Times New Roman" w:eastAsia="Times New Roman" w:hAnsi="Times New Roman" w:cs="Times New Roman"/>
            <w:sz w:val="24"/>
            <w:szCs w:val="24"/>
          </w:rPr>
          <w:t xml:space="preserve">may </w:t>
        </w:r>
      </w:ins>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6D1C9C">
        <w:rPr>
          <w:rFonts w:ascii="Times New Roman" w:eastAsia="Times New Roman" w:hAnsi="Times New Roman" w:cs="Times New Roman"/>
          <w:sz w:val="24"/>
          <w:szCs w:val="24"/>
        </w:rPr>
        <w:t xml:space="preserve">the </w:t>
      </w:r>
      <w:r w:rsidR="00373E7B">
        <w:rPr>
          <w:rFonts w:ascii="Times New Roman" w:eastAsia="Times New Roman" w:hAnsi="Times New Roman" w:cs="Times New Roman"/>
          <w:sz w:val="24"/>
          <w:szCs w:val="24"/>
        </w:rPr>
        <w:t>fatty acids necessary to survive in Baikal’s cold temperatures.</w:t>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4BC40901"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dontUpdate":true,"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FF225E">
        <w:rPr>
          <w:rFonts w:ascii="Times New Roman" w:eastAsia="Times New Roman" w:hAnsi="Times New Roman" w:cs="Times New Roman"/>
          <w:sz w:val="24"/>
          <w:szCs w:val="24"/>
        </w:rPr>
        <w:fldChar w:fldCharType="separate"/>
      </w:r>
      <w:r w:rsidR="004A728E">
        <w:rPr>
          <w:rFonts w:ascii="Times New Roman" w:hAnsi="Times New Roman" w:cs="Times New Roman"/>
          <w:sz w:val="24"/>
        </w:rPr>
        <w:t>(</w:t>
      </w:r>
      <w:r w:rsidR="00FF225E" w:rsidRPr="00833C11">
        <w:rPr>
          <w:rFonts w:ascii="Times New Roman" w:hAnsi="Times New Roman" w:cs="Times New Roman"/>
          <w:sz w:val="24"/>
        </w:rPr>
        <w:t>Ministry of Natural Resources and Ecology of the Russian Federation 2014)</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FF225E">
        <w:rPr>
          <w:rFonts w:ascii="Times New Roman" w:eastAsia="Times New Roman" w:hAnsi="Times New Roman" w:cs="Times New Roman"/>
          <w:sz w:val="24"/>
          <w:szCs w:val="24"/>
        </w:rPr>
        <w:t>eutrophic hot spots developing throughout the lake suggest localized eutrophication</w:t>
      </w:r>
      <w:r w:rsidR="004A728E">
        <w:rPr>
          <w:rFonts w:ascii="Times New Roman" w:eastAsia="Times New Roman" w:hAnsi="Times New Roman" w:cs="Times New Roman"/>
          <w:sz w:val="24"/>
          <w:szCs w:val="24"/>
        </w:rPr>
        <w:t xml:space="preserve"> (Timoshkin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the pelagic suggesting oligotrophic stat</w:t>
      </w:r>
      <w:ins w:id="150" w:author="Meyer, Michael Frederick" w:date="2020-06-09T17:00:00Z">
        <w:r w:rsidR="008B16F2">
          <w:rPr>
            <w:rFonts w:ascii="Times New Roman" w:eastAsia="Times New Roman" w:hAnsi="Times New Roman" w:cs="Times New Roman"/>
            <w:sz w:val="24"/>
            <w:szCs w:val="24"/>
          </w:rPr>
          <w:t>u</w:t>
        </w:r>
      </w:ins>
      <w:del w:id="151" w:author="Meyer, Michael Frederick" w:date="2020-06-09T17:00:00Z">
        <w:r w:rsidR="00FF225E" w:rsidDel="008B16F2">
          <w:rPr>
            <w:rFonts w:ascii="Times New Roman" w:eastAsia="Times New Roman" w:hAnsi="Times New Roman" w:cs="Times New Roman"/>
            <w:sz w:val="24"/>
            <w:szCs w:val="24"/>
          </w:rPr>
          <w:delText>e</w:delText>
        </w:r>
      </w:del>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reversal can be complicated </w:t>
      </w:r>
      <w:r w:rsidR="00E97A2F">
        <w:rPr>
          <w:rFonts w:ascii="Times New Roman" w:eastAsia="Times New Roman" w:hAnsi="Times New Roman" w:cs="Times New Roman"/>
          <w:sz w:val="24"/>
          <w:szCs w:val="24"/>
        </w:rPr>
        <w:fldChar w:fldCharType="begin"/>
      </w:r>
      <w:ins w:id="152" w:author="Meyer, Michael Frederick" w:date="2020-06-11T11:50:00Z">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ins>
      <w:del w:id="153" w:author="Meyer, Michael Frederick" w:date="2020-06-11T11:50:00Z">
        <w:r w:rsidR="00E97A2F" w:rsidDel="005F6DEA">
          <w:rPr>
            <w:rFonts w:ascii="Times New Roman" w:eastAsia="Times New Roman" w:hAnsi="Times New Roman" w:cs="Times New Roman"/>
            <w:sz w:val="24"/>
            <w:szCs w:val="24"/>
          </w:rPr>
          <w:del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delInstrText>
        </w:r>
      </w:del>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 xml:space="preserve"> and highly idiosyncratic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 systems may experience low level sewage inputs or even nutrient inputs from multiple sources, incorporating sewage specific indicators, such as PPCPs, may be necessary</w:t>
      </w:r>
      <w:r w:rsidR="008A18BF">
        <w:rPr>
          <w:rFonts w:ascii="Times New Roman" w:eastAsia="Times New Roman" w:hAnsi="Times New Roman" w:cs="Times New Roman"/>
          <w:sz w:val="24"/>
          <w:szCs w:val="24"/>
        </w:rPr>
        <w:t>. Such work would be</w:t>
      </w:r>
      <w:r w:rsidR="00FF225E">
        <w:rPr>
          <w:rFonts w:ascii="Times New Roman" w:eastAsia="Times New Roman" w:hAnsi="Times New Roman" w:cs="Times New Roman"/>
          <w:sz w:val="24"/>
          <w:szCs w:val="24"/>
        </w:rPr>
        <w:t xml:space="preserve"> especially </w:t>
      </w:r>
      <w:r w:rsidR="008A18BF">
        <w:rPr>
          <w:rFonts w:ascii="Times New Roman" w:eastAsia="Times New Roman" w:hAnsi="Times New Roman" w:cs="Times New Roman"/>
          <w:sz w:val="24"/>
          <w:szCs w:val="24"/>
        </w:rPr>
        <w:t xml:space="preserve">useful, given that </w:t>
      </w:r>
      <w:r w:rsidR="00FF225E">
        <w:rPr>
          <w:rFonts w:ascii="Times New Roman" w:eastAsia="Times New Roman" w:hAnsi="Times New Roman" w:cs="Times New Roman"/>
          <w:sz w:val="24"/>
          <w:szCs w:val="24"/>
        </w:rPr>
        <w:t xml:space="preserve">lakes have historically been underrepresented in the PPCP literature (Meyer et al., 2019). </w:t>
      </w:r>
      <w:commentRangeStart w:id="154"/>
      <w:ins w:id="155" w:author="Meyer, Michael Frederick" w:date="2020-06-09T17:04:00Z">
        <w:r w:rsidR="008B16F2">
          <w:rPr>
            <w:rFonts w:ascii="Times New Roman" w:eastAsia="Times New Roman" w:hAnsi="Times New Roman" w:cs="Times New Roman"/>
            <w:sz w:val="24"/>
            <w:szCs w:val="24"/>
          </w:rPr>
          <w:t xml:space="preserve">If </w:t>
        </w:r>
      </w:ins>
      <w:commentRangeEnd w:id="154"/>
      <w:ins w:id="156" w:author="Meyer, Michael Frederick" w:date="2020-06-10T11:25:00Z">
        <w:r w:rsidR="00155633">
          <w:rPr>
            <w:rStyle w:val="CommentReference"/>
          </w:rPr>
          <w:commentReference w:id="154"/>
        </w:r>
      </w:ins>
      <w:ins w:id="157" w:author="Meyer, Michael Frederick" w:date="2020-06-09T17:04:00Z">
        <w:r w:rsidR="008B16F2">
          <w:rPr>
            <w:rFonts w:ascii="Times New Roman" w:eastAsia="Times New Roman" w:hAnsi="Times New Roman" w:cs="Times New Roman"/>
            <w:sz w:val="24"/>
            <w:szCs w:val="24"/>
          </w:rPr>
          <w:t>included in monitoring</w:t>
        </w:r>
      </w:ins>
      <w:ins w:id="158" w:author="Meyer, Michael Frederick" w:date="2020-06-09T17:02:00Z">
        <w:r w:rsidR="008B16F2">
          <w:rPr>
            <w:rFonts w:ascii="Times New Roman" w:eastAsia="Times New Roman" w:hAnsi="Times New Roman" w:cs="Times New Roman"/>
            <w:sz w:val="24"/>
            <w:szCs w:val="24"/>
          </w:rPr>
          <w:t>, PPCP</w:t>
        </w:r>
      </w:ins>
      <w:ins w:id="159" w:author="Meyer, Michael Frederick" w:date="2020-06-09T17:03:00Z">
        <w:r w:rsidR="008B16F2">
          <w:rPr>
            <w:rFonts w:ascii="Times New Roman" w:eastAsia="Times New Roman" w:hAnsi="Times New Roman" w:cs="Times New Roman"/>
            <w:sz w:val="24"/>
            <w:szCs w:val="24"/>
          </w:rPr>
          <w:t xml:space="preserve"> </w:t>
        </w:r>
      </w:ins>
      <w:ins w:id="160" w:author="Meyer, Michael Frederick" w:date="2020-06-09T17:02:00Z">
        <w:r w:rsidR="008B16F2">
          <w:rPr>
            <w:rFonts w:ascii="Times New Roman" w:eastAsia="Times New Roman" w:hAnsi="Times New Roman" w:cs="Times New Roman"/>
            <w:sz w:val="24"/>
            <w:szCs w:val="24"/>
          </w:rPr>
          <w:t>s</w:t>
        </w:r>
      </w:ins>
      <w:ins w:id="161" w:author="Meyer, Michael Frederick" w:date="2020-06-09T17:03:00Z">
        <w:r w:rsidR="008B16F2">
          <w:rPr>
            <w:rFonts w:ascii="Times New Roman" w:eastAsia="Times New Roman" w:hAnsi="Times New Roman" w:cs="Times New Roman"/>
            <w:sz w:val="24"/>
            <w:szCs w:val="24"/>
          </w:rPr>
          <w:t xml:space="preserve">ampling </w:t>
        </w:r>
      </w:ins>
      <w:ins w:id="162" w:author="Meyer, Michael Frederick" w:date="2020-06-09T17:04:00Z">
        <w:r w:rsidR="008B16F2">
          <w:rPr>
            <w:rFonts w:ascii="Times New Roman" w:eastAsia="Times New Roman" w:hAnsi="Times New Roman" w:cs="Times New Roman"/>
            <w:sz w:val="24"/>
            <w:szCs w:val="24"/>
          </w:rPr>
          <w:t xml:space="preserve">has the promise to not only specify sewage-associated </w:t>
        </w:r>
      </w:ins>
      <w:ins w:id="163" w:author="Meyer, Michael Frederick" w:date="2020-06-10T11:20:00Z">
        <w:r w:rsidR="00155633">
          <w:rPr>
            <w:rFonts w:ascii="Times New Roman" w:eastAsia="Times New Roman" w:hAnsi="Times New Roman" w:cs="Times New Roman"/>
            <w:sz w:val="24"/>
            <w:szCs w:val="24"/>
          </w:rPr>
          <w:t xml:space="preserve">nutrient </w:t>
        </w:r>
      </w:ins>
      <w:ins w:id="164" w:author="Meyer, Michael Frederick" w:date="2020-06-09T17:04:00Z">
        <w:r w:rsidR="008B16F2">
          <w:rPr>
            <w:rFonts w:ascii="Times New Roman" w:eastAsia="Times New Roman" w:hAnsi="Times New Roman" w:cs="Times New Roman"/>
            <w:sz w:val="24"/>
            <w:szCs w:val="24"/>
          </w:rPr>
          <w:t>pollution but also</w:t>
        </w:r>
      </w:ins>
      <w:ins w:id="165" w:author="Meyer, Michael Frederick" w:date="2020-06-09T17:03:00Z">
        <w:r w:rsidR="008B16F2">
          <w:rPr>
            <w:rFonts w:ascii="Times New Roman" w:eastAsia="Times New Roman" w:hAnsi="Times New Roman" w:cs="Times New Roman"/>
            <w:sz w:val="24"/>
            <w:szCs w:val="24"/>
          </w:rPr>
          <w:t xml:space="preserve"> define heterogeneities </w:t>
        </w:r>
      </w:ins>
      <w:ins w:id="166" w:author="Meyer, Michael Frederick" w:date="2020-06-09T17:04:00Z">
        <w:r w:rsidR="008B16F2">
          <w:rPr>
            <w:rFonts w:ascii="Times New Roman" w:eastAsia="Times New Roman" w:hAnsi="Times New Roman" w:cs="Times New Roman"/>
            <w:sz w:val="24"/>
            <w:szCs w:val="24"/>
          </w:rPr>
          <w:t xml:space="preserve">in sewage </w:t>
        </w:r>
      </w:ins>
      <w:ins w:id="167" w:author="Meyer, Michael Frederick" w:date="2020-06-10T11:17:00Z">
        <w:r w:rsidR="003952A3">
          <w:rPr>
            <w:rFonts w:ascii="Times New Roman" w:eastAsia="Times New Roman" w:hAnsi="Times New Roman" w:cs="Times New Roman"/>
            <w:sz w:val="24"/>
            <w:szCs w:val="24"/>
          </w:rPr>
          <w:t>loading</w:t>
        </w:r>
      </w:ins>
      <w:ins w:id="168" w:author="Meyer, Michael Frederick" w:date="2020-06-09T17:04:00Z">
        <w:r w:rsidR="008B16F2">
          <w:rPr>
            <w:rFonts w:ascii="Times New Roman" w:eastAsia="Times New Roman" w:hAnsi="Times New Roman" w:cs="Times New Roman"/>
            <w:sz w:val="24"/>
            <w:szCs w:val="24"/>
          </w:rPr>
          <w:t xml:space="preserve"> along </w:t>
        </w:r>
      </w:ins>
      <w:ins w:id="169" w:author="Meyer, Michael Frederick" w:date="2020-06-10T11:17:00Z">
        <w:r w:rsidR="003952A3">
          <w:rPr>
            <w:rFonts w:ascii="Times New Roman" w:eastAsia="Times New Roman" w:hAnsi="Times New Roman" w:cs="Times New Roman"/>
            <w:sz w:val="24"/>
            <w:szCs w:val="24"/>
          </w:rPr>
          <w:t>a</w:t>
        </w:r>
      </w:ins>
      <w:ins w:id="170" w:author="Meyer, Michael Frederick" w:date="2020-06-09T17:04:00Z">
        <w:r w:rsidR="008B16F2">
          <w:rPr>
            <w:rFonts w:ascii="Times New Roman" w:eastAsia="Times New Roman" w:hAnsi="Times New Roman" w:cs="Times New Roman"/>
            <w:sz w:val="24"/>
            <w:szCs w:val="24"/>
          </w:rPr>
          <w:t xml:space="preserve"> shoreline</w:t>
        </w:r>
      </w:ins>
      <w:ins w:id="171" w:author="Meyer, Michael Frederick" w:date="2020-06-10T11:17:00Z">
        <w:r w:rsidR="003952A3">
          <w:rPr>
            <w:rFonts w:ascii="Times New Roman" w:eastAsia="Times New Roman" w:hAnsi="Times New Roman" w:cs="Times New Roman"/>
            <w:sz w:val="24"/>
            <w:szCs w:val="24"/>
          </w:rPr>
          <w:t xml:space="preserve">. </w:t>
        </w:r>
      </w:ins>
      <w:ins w:id="172" w:author="Meyer, Michael Frederick" w:date="2020-06-10T11:18:00Z">
        <w:r w:rsidR="00155633">
          <w:rPr>
            <w:rFonts w:ascii="Times New Roman" w:eastAsia="Times New Roman" w:hAnsi="Times New Roman" w:cs="Times New Roman"/>
            <w:sz w:val="24"/>
            <w:szCs w:val="24"/>
          </w:rPr>
          <w:t>When</w:t>
        </w:r>
      </w:ins>
      <w:ins w:id="173" w:author="Meyer, Michael Frederick" w:date="2020-06-10T11:17:00Z">
        <w:r w:rsidR="00155633">
          <w:rPr>
            <w:rFonts w:ascii="Times New Roman" w:eastAsia="Times New Roman" w:hAnsi="Times New Roman" w:cs="Times New Roman"/>
            <w:sz w:val="24"/>
            <w:szCs w:val="24"/>
          </w:rPr>
          <w:t xml:space="preserve"> paired with </w:t>
        </w:r>
      </w:ins>
      <w:ins w:id="174" w:author="Meyer, Michael Frederick" w:date="2020-06-10T11:18:00Z">
        <w:r w:rsidR="00155633">
          <w:rPr>
            <w:rFonts w:ascii="Times New Roman" w:eastAsia="Times New Roman" w:hAnsi="Times New Roman" w:cs="Times New Roman"/>
            <w:sz w:val="24"/>
            <w:szCs w:val="24"/>
          </w:rPr>
          <w:t>co-located</w:t>
        </w:r>
      </w:ins>
      <w:ins w:id="175" w:author="Meyer, Michael Frederick" w:date="2020-06-10T11:22:00Z">
        <w:r w:rsidR="00155633">
          <w:rPr>
            <w:rFonts w:ascii="Times New Roman" w:eastAsia="Times New Roman" w:hAnsi="Times New Roman" w:cs="Times New Roman"/>
            <w:sz w:val="24"/>
            <w:szCs w:val="24"/>
          </w:rPr>
          <w:t>, nearshore</w:t>
        </w:r>
      </w:ins>
      <w:ins w:id="176" w:author="Meyer, Michael Frederick" w:date="2020-06-10T11:18:00Z">
        <w:r w:rsidR="00155633">
          <w:rPr>
            <w:rFonts w:ascii="Times New Roman" w:eastAsia="Times New Roman" w:hAnsi="Times New Roman" w:cs="Times New Roman"/>
            <w:sz w:val="24"/>
            <w:szCs w:val="24"/>
          </w:rPr>
          <w:t xml:space="preserve"> </w:t>
        </w:r>
      </w:ins>
      <w:ins w:id="177" w:author="Meyer, Michael Frederick" w:date="2020-06-10T11:19:00Z">
        <w:r w:rsidR="00155633">
          <w:rPr>
            <w:rFonts w:ascii="Times New Roman" w:eastAsia="Times New Roman" w:hAnsi="Times New Roman" w:cs="Times New Roman"/>
            <w:sz w:val="24"/>
            <w:szCs w:val="24"/>
          </w:rPr>
          <w:t>community</w:t>
        </w:r>
      </w:ins>
      <w:ins w:id="178" w:author="Meyer, Michael Frederick" w:date="2020-06-10T11:18:00Z">
        <w:r w:rsidR="00155633">
          <w:rPr>
            <w:rFonts w:ascii="Times New Roman" w:eastAsia="Times New Roman" w:hAnsi="Times New Roman" w:cs="Times New Roman"/>
            <w:sz w:val="24"/>
            <w:szCs w:val="24"/>
          </w:rPr>
          <w:t xml:space="preserve"> data</w:t>
        </w:r>
      </w:ins>
      <w:ins w:id="179" w:author="Meyer, Michael Frederick" w:date="2020-06-10T11:19:00Z">
        <w:r w:rsidR="00155633">
          <w:rPr>
            <w:rFonts w:ascii="Times New Roman" w:eastAsia="Times New Roman" w:hAnsi="Times New Roman" w:cs="Times New Roman"/>
            <w:sz w:val="24"/>
            <w:szCs w:val="24"/>
          </w:rPr>
          <w:t xml:space="preserve">, managers can </w:t>
        </w:r>
      </w:ins>
      <w:ins w:id="180" w:author="Meyer, Michael Frederick" w:date="2020-06-10T11:22:00Z">
        <w:r w:rsidR="00155633">
          <w:rPr>
            <w:rFonts w:ascii="Times New Roman" w:eastAsia="Times New Roman" w:hAnsi="Times New Roman" w:cs="Times New Roman"/>
            <w:sz w:val="24"/>
            <w:szCs w:val="24"/>
          </w:rPr>
          <w:t xml:space="preserve">be better informed in how their system </w:t>
        </w:r>
      </w:ins>
      <w:ins w:id="181" w:author="Meyer, Michael Frederick" w:date="2020-06-10T11:24:00Z">
        <w:r w:rsidR="00155633">
          <w:rPr>
            <w:rFonts w:ascii="Times New Roman" w:eastAsia="Times New Roman" w:hAnsi="Times New Roman" w:cs="Times New Roman"/>
            <w:sz w:val="24"/>
            <w:szCs w:val="24"/>
          </w:rPr>
          <w:t>is</w:t>
        </w:r>
      </w:ins>
      <w:ins w:id="182" w:author="Meyer, Michael Frederick" w:date="2020-06-10T11:22:00Z">
        <w:r w:rsidR="00155633">
          <w:rPr>
            <w:rFonts w:ascii="Times New Roman" w:eastAsia="Times New Roman" w:hAnsi="Times New Roman" w:cs="Times New Roman"/>
            <w:sz w:val="24"/>
            <w:szCs w:val="24"/>
          </w:rPr>
          <w:t xml:space="preserve"> responding</w:t>
        </w:r>
      </w:ins>
      <w:ins w:id="183" w:author="Meyer, Michael Frederick" w:date="2020-06-10T11:24:00Z">
        <w:r w:rsidR="00155633">
          <w:rPr>
            <w:rFonts w:ascii="Times New Roman" w:eastAsia="Times New Roman" w:hAnsi="Times New Roman" w:cs="Times New Roman"/>
            <w:sz w:val="24"/>
            <w:szCs w:val="24"/>
          </w:rPr>
          <w:t xml:space="preserve">, so as </w:t>
        </w:r>
      </w:ins>
      <w:ins w:id="184" w:author="Meyer, Michael Frederick" w:date="2020-06-10T11:23:00Z">
        <w:r w:rsidR="00155633">
          <w:rPr>
            <w:rFonts w:ascii="Times New Roman" w:eastAsia="Times New Roman" w:hAnsi="Times New Roman" w:cs="Times New Roman"/>
            <w:sz w:val="24"/>
            <w:szCs w:val="24"/>
          </w:rPr>
          <w:t>to facilitate appropriate</w:t>
        </w:r>
      </w:ins>
      <w:ins w:id="185" w:author="Meyer, Michael Frederick" w:date="2020-06-10T11:24:00Z">
        <w:r w:rsidR="00155633">
          <w:rPr>
            <w:rFonts w:ascii="Times New Roman" w:eastAsia="Times New Roman" w:hAnsi="Times New Roman" w:cs="Times New Roman"/>
            <w:sz w:val="24"/>
            <w:szCs w:val="24"/>
          </w:rPr>
          <w:t xml:space="preserve"> action before</w:t>
        </w:r>
      </w:ins>
      <w:ins w:id="186" w:author="Meyer, Michael Frederick" w:date="2020-06-10T11:25:00Z">
        <w:r w:rsidR="00155633">
          <w:rPr>
            <w:rFonts w:ascii="Times New Roman" w:eastAsia="Times New Roman" w:hAnsi="Times New Roman" w:cs="Times New Roman"/>
            <w:sz w:val="24"/>
            <w:szCs w:val="24"/>
          </w:rPr>
          <w:t xml:space="preserve"> changes are detected offshore.</w:t>
        </w:r>
      </w:ins>
      <w:r w:rsidR="00FF225E">
        <w:rPr>
          <w:rFonts w:ascii="Times New Roman" w:eastAsia="Times New Roman" w:hAnsi="Times New Roman" w:cs="Times New Roman"/>
          <w:sz w:val="24"/>
          <w:szCs w:val="24"/>
        </w:rPr>
        <w:t xml:space="preserve"> </w:t>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2362757E" w14:textId="77777777" w:rsidR="005F6DEA" w:rsidRDefault="00A92B32" w:rsidP="005F6DEA">
      <w:pPr>
        <w:pStyle w:val="Bibliography"/>
        <w:rPr>
          <w:ins w:id="187" w:author="Meyer, Michael Frederick" w:date="2020-06-11T11:50:00Z"/>
        </w:rPr>
        <w:pPrChange w:id="188" w:author="Meyer, Michael Frederick" w:date="2020-06-11T11:50:00Z">
          <w:pPr>
            <w:widowControl w:val="0"/>
            <w:autoSpaceDE w:val="0"/>
            <w:autoSpaceDN w:val="0"/>
            <w:adjustRightInd w:val="0"/>
            <w:spacing w:line="240" w:lineRule="auto"/>
          </w:pPr>
        </w:pPrChange>
      </w:pPr>
      <w:r w:rsidRPr="00A92B32">
        <w:fldChar w:fldCharType="begin"/>
      </w:r>
      <w:r w:rsidRPr="00A92B32">
        <w:instrText xml:space="preserve"> ADDIN ZOTERO_BIBL {"uncited":[],"omitted":[],"custom":[]} CSL_BIBLIOGRAPHY </w:instrText>
      </w:r>
      <w:r w:rsidRPr="00A92B32">
        <w:fldChar w:fldCharType="separate"/>
      </w:r>
      <w:ins w:id="189" w:author="Meyer, Michael Frederick" w:date="2020-06-11T11:50:00Z">
        <w:r w:rsidR="005F6DEA">
          <w:t xml:space="preserve">Anderson, M. J. 2001. A new method for non-parametric multivariate analysis of variance. Austral Ecology </w:t>
        </w:r>
        <w:r w:rsidR="005F6DEA">
          <w:rPr>
            <w:b/>
            <w:bCs/>
          </w:rPr>
          <w:t>26</w:t>
        </w:r>
        <w:r w:rsidR="005F6DEA">
          <w:t>: 32–46. doi:10.1111/j.1442-9993.2001.01070.pp.x</w:t>
        </w:r>
      </w:ins>
    </w:p>
    <w:p w14:paraId="1342217E" w14:textId="77777777" w:rsidR="005F6DEA" w:rsidRDefault="005F6DEA" w:rsidP="005F6DEA">
      <w:pPr>
        <w:pStyle w:val="Bibliography"/>
        <w:rPr>
          <w:ins w:id="190" w:author="Meyer, Michael Frederick" w:date="2020-06-11T11:50:00Z"/>
        </w:rPr>
        <w:pPrChange w:id="191" w:author="Meyer, Michael Frederick" w:date="2020-06-11T11:50:00Z">
          <w:pPr>
            <w:widowControl w:val="0"/>
            <w:autoSpaceDE w:val="0"/>
            <w:autoSpaceDN w:val="0"/>
            <w:adjustRightInd w:val="0"/>
            <w:spacing w:line="240" w:lineRule="auto"/>
          </w:pPr>
        </w:pPrChange>
      </w:pPr>
      <w:ins w:id="192" w:author="Meyer, Michael Frederick" w:date="2020-06-11T11:50:00Z">
        <w:r>
          <w:t xml:space="preserve">Andersson, E., and A.-K. Brunberg. 2006. Inorganic nutrient acquisition in a shallow clearwater lake – dominance of benthic microbiota. Aquatic Sciences </w:t>
        </w:r>
        <w:r>
          <w:rPr>
            <w:b/>
            <w:bCs/>
          </w:rPr>
          <w:t>68</w:t>
        </w:r>
        <w:r>
          <w:t>: 172–180. doi:10.1007/s00027-006-0805-x</w:t>
        </w:r>
      </w:ins>
    </w:p>
    <w:p w14:paraId="6B0B9385" w14:textId="77777777" w:rsidR="005F6DEA" w:rsidRDefault="005F6DEA" w:rsidP="005F6DEA">
      <w:pPr>
        <w:pStyle w:val="Bibliography"/>
        <w:rPr>
          <w:ins w:id="193" w:author="Meyer, Michael Frederick" w:date="2020-06-11T11:50:00Z"/>
        </w:rPr>
        <w:pPrChange w:id="194" w:author="Meyer, Michael Frederick" w:date="2020-06-11T11:50:00Z">
          <w:pPr>
            <w:widowControl w:val="0"/>
            <w:autoSpaceDE w:val="0"/>
            <w:autoSpaceDN w:val="0"/>
            <w:adjustRightInd w:val="0"/>
            <w:spacing w:line="240" w:lineRule="auto"/>
          </w:pPr>
        </w:pPrChange>
      </w:pPr>
      <w:ins w:id="195" w:author="Meyer, Michael Frederick" w:date="2020-06-11T11:50:00Z">
        <w:r>
          <w:t xml:space="preserve">Barnes, D. K. A., F. Galgani, R. C. Thompson, and M. Barlaz. 2009. Accumulation and fragmentation of plastic debris in global environments. Philos Trans R Soc Lond B Biol Sci </w:t>
        </w:r>
        <w:r>
          <w:rPr>
            <w:b/>
            <w:bCs/>
          </w:rPr>
          <w:t>364</w:t>
        </w:r>
        <w:r>
          <w:t>: 1985–1998. doi:10.1098/rstb.2008.0205</w:t>
        </w:r>
      </w:ins>
    </w:p>
    <w:p w14:paraId="362750B9" w14:textId="77777777" w:rsidR="005F6DEA" w:rsidRDefault="005F6DEA" w:rsidP="005F6DEA">
      <w:pPr>
        <w:pStyle w:val="Bibliography"/>
        <w:rPr>
          <w:ins w:id="196" w:author="Meyer, Michael Frederick" w:date="2020-06-11T11:50:00Z"/>
        </w:rPr>
        <w:pPrChange w:id="197" w:author="Meyer, Michael Frederick" w:date="2020-06-11T11:50:00Z">
          <w:pPr>
            <w:widowControl w:val="0"/>
            <w:autoSpaceDE w:val="0"/>
            <w:autoSpaceDN w:val="0"/>
            <w:adjustRightInd w:val="0"/>
            <w:spacing w:line="240" w:lineRule="auto"/>
          </w:pPr>
        </w:pPrChange>
      </w:pPr>
      <w:ins w:id="198" w:author="Meyer, Michael Frederick" w:date="2020-06-11T11:50:00Z">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ins>
    </w:p>
    <w:p w14:paraId="1D50A958" w14:textId="77777777" w:rsidR="005F6DEA" w:rsidRDefault="005F6DEA" w:rsidP="005F6DEA">
      <w:pPr>
        <w:pStyle w:val="Bibliography"/>
        <w:rPr>
          <w:ins w:id="199" w:author="Meyer, Michael Frederick" w:date="2020-06-11T11:50:00Z"/>
        </w:rPr>
        <w:pPrChange w:id="200" w:author="Meyer, Michael Frederick" w:date="2020-06-11T11:50:00Z">
          <w:pPr>
            <w:widowControl w:val="0"/>
            <w:autoSpaceDE w:val="0"/>
            <w:autoSpaceDN w:val="0"/>
            <w:adjustRightInd w:val="0"/>
            <w:spacing w:line="240" w:lineRule="auto"/>
          </w:pPr>
        </w:pPrChange>
      </w:pPr>
      <w:ins w:id="201" w:author="Meyer, Michael Frederick" w:date="2020-06-11T11:50:00Z">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ins>
    </w:p>
    <w:p w14:paraId="3A7D4A2B" w14:textId="77777777" w:rsidR="005F6DEA" w:rsidRDefault="005F6DEA" w:rsidP="005F6DEA">
      <w:pPr>
        <w:pStyle w:val="Bibliography"/>
        <w:rPr>
          <w:ins w:id="202" w:author="Meyer, Michael Frederick" w:date="2020-06-11T11:50:00Z"/>
        </w:rPr>
        <w:pPrChange w:id="203" w:author="Meyer, Michael Frederick" w:date="2020-06-11T11:50:00Z">
          <w:pPr>
            <w:widowControl w:val="0"/>
            <w:autoSpaceDE w:val="0"/>
            <w:autoSpaceDN w:val="0"/>
            <w:adjustRightInd w:val="0"/>
            <w:spacing w:line="240" w:lineRule="auto"/>
          </w:pPr>
        </w:pPrChange>
      </w:pPr>
      <w:ins w:id="204" w:author="Meyer, Michael Frederick" w:date="2020-06-11T11:50:00Z">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ins>
    </w:p>
    <w:p w14:paraId="73932C1C" w14:textId="77777777" w:rsidR="005F6DEA" w:rsidRDefault="005F6DEA" w:rsidP="005F6DEA">
      <w:pPr>
        <w:pStyle w:val="Bibliography"/>
        <w:rPr>
          <w:ins w:id="205" w:author="Meyer, Michael Frederick" w:date="2020-06-11T11:50:00Z"/>
        </w:rPr>
        <w:pPrChange w:id="206" w:author="Meyer, Michael Frederick" w:date="2020-06-11T11:50:00Z">
          <w:pPr>
            <w:widowControl w:val="0"/>
            <w:autoSpaceDE w:val="0"/>
            <w:autoSpaceDN w:val="0"/>
            <w:adjustRightInd w:val="0"/>
            <w:spacing w:line="240" w:lineRule="auto"/>
          </w:pPr>
        </w:pPrChange>
      </w:pPr>
      <w:ins w:id="207" w:author="Meyer, Michael Frederick" w:date="2020-06-11T11:50:00Z">
        <w:r>
          <w:t xml:space="preserve">Carpenter, S. R., D. Ludwig, and W. A. Brock. 1999. Management of Eutrophication for Lakes Subject to Potentially Irreversible Change. Ecological Applications </w:t>
        </w:r>
        <w:r>
          <w:rPr>
            <w:b/>
            <w:bCs/>
          </w:rPr>
          <w:t>9</w:t>
        </w:r>
        <w:r>
          <w:t>: 751–771. doi:10.2307/2641327</w:t>
        </w:r>
      </w:ins>
    </w:p>
    <w:p w14:paraId="70101BDD" w14:textId="77777777" w:rsidR="005F6DEA" w:rsidRDefault="005F6DEA" w:rsidP="005F6DEA">
      <w:pPr>
        <w:pStyle w:val="Bibliography"/>
        <w:rPr>
          <w:ins w:id="208" w:author="Meyer, Michael Frederick" w:date="2020-06-11T11:50:00Z"/>
        </w:rPr>
        <w:pPrChange w:id="209" w:author="Meyer, Michael Frederick" w:date="2020-06-11T11:50:00Z">
          <w:pPr>
            <w:widowControl w:val="0"/>
            <w:autoSpaceDE w:val="0"/>
            <w:autoSpaceDN w:val="0"/>
            <w:adjustRightInd w:val="0"/>
            <w:spacing w:line="240" w:lineRule="auto"/>
          </w:pPr>
        </w:pPrChange>
      </w:pPr>
      <w:ins w:id="210" w:author="Meyer, Michael Frederick" w:date="2020-06-11T11:50:00Z">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ins>
    </w:p>
    <w:p w14:paraId="3509EA7E" w14:textId="77777777" w:rsidR="005F6DEA" w:rsidRDefault="005F6DEA" w:rsidP="005F6DEA">
      <w:pPr>
        <w:pStyle w:val="Bibliography"/>
        <w:rPr>
          <w:ins w:id="211" w:author="Meyer, Michael Frederick" w:date="2020-06-11T11:50:00Z"/>
        </w:rPr>
        <w:pPrChange w:id="212" w:author="Meyer, Michael Frederick" w:date="2020-06-11T11:50:00Z">
          <w:pPr>
            <w:widowControl w:val="0"/>
            <w:autoSpaceDE w:val="0"/>
            <w:autoSpaceDN w:val="0"/>
            <w:adjustRightInd w:val="0"/>
            <w:spacing w:line="240" w:lineRule="auto"/>
          </w:pPr>
        </w:pPrChange>
      </w:pPr>
      <w:ins w:id="213" w:author="Meyer, Michael Frederick" w:date="2020-06-11T11:50:00Z">
        <w:r>
          <w:t xml:space="preserve">Chang, H.-Y., S.-H. Wu, K.-T. Shao, and others. 2012. Longitudinal variation in food sources and their use by aquatic fauna along a subtropical river in Taiwan. Freshwater Biology </w:t>
        </w:r>
        <w:r>
          <w:rPr>
            <w:b/>
            <w:bCs/>
          </w:rPr>
          <w:t>57</w:t>
        </w:r>
        <w:r>
          <w:t>: 1839–1853. doi:10.1111/j.1365-2427.2012.02843.x</w:t>
        </w:r>
      </w:ins>
    </w:p>
    <w:p w14:paraId="5875AB54" w14:textId="77777777" w:rsidR="005F6DEA" w:rsidRDefault="005F6DEA" w:rsidP="005F6DEA">
      <w:pPr>
        <w:pStyle w:val="Bibliography"/>
        <w:rPr>
          <w:ins w:id="214" w:author="Meyer, Michael Frederick" w:date="2020-06-11T11:50:00Z"/>
        </w:rPr>
        <w:pPrChange w:id="215" w:author="Meyer, Michael Frederick" w:date="2020-06-11T11:50:00Z">
          <w:pPr>
            <w:widowControl w:val="0"/>
            <w:autoSpaceDE w:val="0"/>
            <w:autoSpaceDN w:val="0"/>
            <w:adjustRightInd w:val="0"/>
            <w:spacing w:line="240" w:lineRule="auto"/>
          </w:pPr>
        </w:pPrChange>
      </w:pPr>
      <w:ins w:id="216" w:author="Meyer, Michael Frederick" w:date="2020-06-11T11:50:00Z">
        <w:r>
          <w:t xml:space="preserve">Cole, M. L., I. Valiela, K. D. Kroeger, and others. 2004. Assessment of a delta15N isotopic method to indicate anthropogenic eutrophication in aquatic ecosystems. J. Environ. Qual. </w:t>
        </w:r>
        <w:r>
          <w:rPr>
            <w:b/>
            <w:bCs/>
          </w:rPr>
          <w:t>33</w:t>
        </w:r>
        <w:r>
          <w:t>: 124–132. doi:10.2134/jeq2004.1240</w:t>
        </w:r>
      </w:ins>
    </w:p>
    <w:p w14:paraId="353AA143" w14:textId="77777777" w:rsidR="005F6DEA" w:rsidRDefault="005F6DEA" w:rsidP="005F6DEA">
      <w:pPr>
        <w:pStyle w:val="Bibliography"/>
        <w:rPr>
          <w:ins w:id="217" w:author="Meyer, Michael Frederick" w:date="2020-06-11T11:50:00Z"/>
        </w:rPr>
        <w:pPrChange w:id="218" w:author="Meyer, Michael Frederick" w:date="2020-06-11T11:50:00Z">
          <w:pPr>
            <w:widowControl w:val="0"/>
            <w:autoSpaceDE w:val="0"/>
            <w:autoSpaceDN w:val="0"/>
            <w:adjustRightInd w:val="0"/>
            <w:spacing w:line="240" w:lineRule="auto"/>
          </w:pPr>
        </w:pPrChange>
      </w:pPr>
      <w:ins w:id="219" w:author="Meyer, Michael Frederick" w:date="2020-06-11T11:50:00Z">
        <w:r>
          <w:t xml:space="preserve">Dalsgaard, J., M. St. John, G. Kattner, D. Müller-Navarra, and W. Hagen. 2003. Fatty acid trophic markers in the pelagic marine environment, p. 225–340. </w:t>
        </w:r>
        <w:r>
          <w:rPr>
            <w:i/>
            <w:iCs/>
          </w:rPr>
          <w:t>In</w:t>
        </w:r>
        <w:r>
          <w:t xml:space="preserve"> Advances in Marine Biology. Elsevier.</w:t>
        </w:r>
      </w:ins>
    </w:p>
    <w:p w14:paraId="254968D3" w14:textId="77777777" w:rsidR="005F6DEA" w:rsidRDefault="005F6DEA" w:rsidP="005F6DEA">
      <w:pPr>
        <w:pStyle w:val="Bibliography"/>
        <w:rPr>
          <w:ins w:id="220" w:author="Meyer, Michael Frederick" w:date="2020-06-11T11:50:00Z"/>
        </w:rPr>
        <w:pPrChange w:id="221" w:author="Meyer, Michael Frederick" w:date="2020-06-11T11:50:00Z">
          <w:pPr>
            <w:widowControl w:val="0"/>
            <w:autoSpaceDE w:val="0"/>
            <w:autoSpaceDN w:val="0"/>
            <w:adjustRightInd w:val="0"/>
            <w:spacing w:line="240" w:lineRule="auto"/>
          </w:pPr>
        </w:pPrChange>
      </w:pPr>
      <w:ins w:id="222" w:author="Meyer, Michael Frederick" w:date="2020-06-11T11:50:00Z">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ins>
    </w:p>
    <w:p w14:paraId="0C472632" w14:textId="77777777" w:rsidR="005F6DEA" w:rsidRDefault="005F6DEA" w:rsidP="005F6DEA">
      <w:pPr>
        <w:pStyle w:val="Bibliography"/>
        <w:rPr>
          <w:ins w:id="223" w:author="Meyer, Michael Frederick" w:date="2020-06-11T11:50:00Z"/>
        </w:rPr>
        <w:pPrChange w:id="224" w:author="Meyer, Michael Frederick" w:date="2020-06-11T11:50:00Z">
          <w:pPr>
            <w:widowControl w:val="0"/>
            <w:autoSpaceDE w:val="0"/>
            <w:autoSpaceDN w:val="0"/>
            <w:adjustRightInd w:val="0"/>
            <w:spacing w:line="240" w:lineRule="auto"/>
          </w:pPr>
        </w:pPrChange>
      </w:pPr>
      <w:ins w:id="225" w:author="Meyer, Michael Frederick" w:date="2020-06-11T11:50:00Z">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ins>
    </w:p>
    <w:p w14:paraId="209100D7" w14:textId="77777777" w:rsidR="005F6DEA" w:rsidRDefault="005F6DEA" w:rsidP="005F6DEA">
      <w:pPr>
        <w:pStyle w:val="Bibliography"/>
        <w:rPr>
          <w:ins w:id="226" w:author="Meyer, Michael Frederick" w:date="2020-06-11T11:50:00Z"/>
        </w:rPr>
        <w:pPrChange w:id="227" w:author="Meyer, Michael Frederick" w:date="2020-06-11T11:50:00Z">
          <w:pPr>
            <w:widowControl w:val="0"/>
            <w:autoSpaceDE w:val="0"/>
            <w:autoSpaceDN w:val="0"/>
            <w:adjustRightInd w:val="0"/>
            <w:spacing w:line="240" w:lineRule="auto"/>
          </w:pPr>
        </w:pPrChange>
      </w:pPr>
      <w:ins w:id="228" w:author="Meyer, Michael Frederick" w:date="2020-06-11T11:50:00Z">
        <w:r>
          <w:t xml:space="preserve">Free, C. M., O. P. Jensen, S. A. Mason, M. Eriksen, N. J. Williamson, and B. Boldgiv. 2014. High-levels of microplastic pollution in a large, remote, mountain lake. Marine Pollution Bulletin </w:t>
        </w:r>
        <w:r>
          <w:rPr>
            <w:b/>
            <w:bCs/>
          </w:rPr>
          <w:t>85</w:t>
        </w:r>
        <w:r>
          <w:t>: 156–163. doi:10.1016/j.marpolbul.2014.06.001</w:t>
        </w:r>
      </w:ins>
    </w:p>
    <w:p w14:paraId="75DA062E" w14:textId="77777777" w:rsidR="005F6DEA" w:rsidRDefault="005F6DEA" w:rsidP="005F6DEA">
      <w:pPr>
        <w:pStyle w:val="Bibliography"/>
        <w:rPr>
          <w:ins w:id="229" w:author="Meyer, Michael Frederick" w:date="2020-06-11T11:50:00Z"/>
        </w:rPr>
        <w:pPrChange w:id="230" w:author="Meyer, Michael Frederick" w:date="2020-06-11T11:50:00Z">
          <w:pPr>
            <w:widowControl w:val="0"/>
            <w:autoSpaceDE w:val="0"/>
            <w:autoSpaceDN w:val="0"/>
            <w:adjustRightInd w:val="0"/>
            <w:spacing w:line="240" w:lineRule="auto"/>
          </w:pPr>
        </w:pPrChange>
      </w:pPr>
      <w:ins w:id="231" w:author="Meyer, Michael Frederick" w:date="2020-06-11T11:50:00Z">
        <w:r>
          <w:t xml:space="preserve">Galloway, A. W. E., and M. Winder. 2015. Partitioning the Relative Importance of Phylogeny and Environmental Conditions on Phytoplankton Fatty Acids. PLOS ONE </w:t>
        </w:r>
        <w:r>
          <w:rPr>
            <w:b/>
            <w:bCs/>
          </w:rPr>
          <w:t>10</w:t>
        </w:r>
        <w:r>
          <w:t>: e0130053. doi:10.1371/journal.pone.0130053</w:t>
        </w:r>
      </w:ins>
    </w:p>
    <w:p w14:paraId="482BF6E4" w14:textId="77777777" w:rsidR="005F6DEA" w:rsidRDefault="005F6DEA" w:rsidP="005F6DEA">
      <w:pPr>
        <w:pStyle w:val="Bibliography"/>
        <w:rPr>
          <w:ins w:id="232" w:author="Meyer, Michael Frederick" w:date="2020-06-11T11:50:00Z"/>
        </w:rPr>
        <w:pPrChange w:id="233" w:author="Meyer, Michael Frederick" w:date="2020-06-11T11:50:00Z">
          <w:pPr>
            <w:widowControl w:val="0"/>
            <w:autoSpaceDE w:val="0"/>
            <w:autoSpaceDN w:val="0"/>
            <w:adjustRightInd w:val="0"/>
            <w:spacing w:line="240" w:lineRule="auto"/>
          </w:pPr>
        </w:pPrChange>
      </w:pPr>
      <w:ins w:id="234" w:author="Meyer, Michael Frederick" w:date="2020-06-11T11:50:00Z">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ins>
    </w:p>
    <w:p w14:paraId="59AB5D1F" w14:textId="77777777" w:rsidR="005F6DEA" w:rsidRDefault="005F6DEA" w:rsidP="005F6DEA">
      <w:pPr>
        <w:pStyle w:val="Bibliography"/>
        <w:rPr>
          <w:ins w:id="235" w:author="Meyer, Michael Frederick" w:date="2020-06-11T11:50:00Z"/>
        </w:rPr>
        <w:pPrChange w:id="236" w:author="Meyer, Michael Frederick" w:date="2020-06-11T11:50:00Z">
          <w:pPr>
            <w:widowControl w:val="0"/>
            <w:autoSpaceDE w:val="0"/>
            <w:autoSpaceDN w:val="0"/>
            <w:adjustRightInd w:val="0"/>
            <w:spacing w:line="240" w:lineRule="auto"/>
          </w:pPr>
        </w:pPrChange>
      </w:pPr>
      <w:ins w:id="237" w:author="Meyer, Michael Frederick" w:date="2020-06-11T11:50:00Z">
        <w:r>
          <w:t xml:space="preserve">Green, D. S. 2016. Effects of microplastics on European flat oysters, Ostrea edulis and their associated benthic communities. Environmental Pollution </w:t>
        </w:r>
        <w:r>
          <w:rPr>
            <w:b/>
            <w:bCs/>
          </w:rPr>
          <w:t>216</w:t>
        </w:r>
        <w:r>
          <w:t>: 95–103. doi:10.1016/j.envpol.2016.05.043</w:t>
        </w:r>
      </w:ins>
    </w:p>
    <w:p w14:paraId="1E20555E" w14:textId="77777777" w:rsidR="005F6DEA" w:rsidRDefault="005F6DEA" w:rsidP="005F6DEA">
      <w:pPr>
        <w:pStyle w:val="Bibliography"/>
        <w:rPr>
          <w:ins w:id="238" w:author="Meyer, Michael Frederick" w:date="2020-06-11T11:50:00Z"/>
        </w:rPr>
        <w:pPrChange w:id="239" w:author="Meyer, Michael Frederick" w:date="2020-06-11T11:50:00Z">
          <w:pPr>
            <w:widowControl w:val="0"/>
            <w:autoSpaceDE w:val="0"/>
            <w:autoSpaceDN w:val="0"/>
            <w:adjustRightInd w:val="0"/>
            <w:spacing w:line="240" w:lineRule="auto"/>
          </w:pPr>
        </w:pPrChange>
      </w:pPr>
      <w:ins w:id="240" w:author="Meyer, Michael Frederick" w:date="2020-06-11T11:50:00Z">
        <w:r>
          <w:t xml:space="preserve">Hadwen, W. L., and S. E. Bunn. 2005. Food web responses to low-level nutrient and^ 1^ 5N-tracer additions in the littoral zone of an oligotrophic dune lake. Limnology and Oceanography </w:t>
        </w:r>
        <w:r>
          <w:rPr>
            <w:b/>
            <w:bCs/>
          </w:rPr>
          <w:t>50</w:t>
        </w:r>
        <w:r>
          <w:t>: 1096.</w:t>
        </w:r>
      </w:ins>
    </w:p>
    <w:p w14:paraId="5977A83A" w14:textId="77777777" w:rsidR="005F6DEA" w:rsidRDefault="005F6DEA" w:rsidP="005F6DEA">
      <w:pPr>
        <w:pStyle w:val="Bibliography"/>
        <w:rPr>
          <w:ins w:id="241" w:author="Meyer, Michael Frederick" w:date="2020-06-11T11:50:00Z"/>
        </w:rPr>
        <w:pPrChange w:id="242" w:author="Meyer, Michael Frederick" w:date="2020-06-11T11:50:00Z">
          <w:pPr>
            <w:widowControl w:val="0"/>
            <w:autoSpaceDE w:val="0"/>
            <w:autoSpaceDN w:val="0"/>
            <w:adjustRightInd w:val="0"/>
            <w:spacing w:line="240" w:lineRule="auto"/>
          </w:pPr>
        </w:pPrChange>
      </w:pPr>
      <w:ins w:id="243" w:author="Meyer, Michael Frederick" w:date="2020-06-11T11:50:00Z">
        <w:r>
          <w:t xml:space="preserve">Hampton, S. E., S. C. Fradkin, P. R. Leavitt, and E. E. Rosenberger. 2011. Disproportionate importance of nearshore habitat for the food web of a deep oligotrophic lake. Marine and Freshwater Research </w:t>
        </w:r>
        <w:r>
          <w:rPr>
            <w:b/>
            <w:bCs/>
          </w:rPr>
          <w:t>62</w:t>
        </w:r>
        <w:r>
          <w:t>: 350. doi:10.1071/MF10229</w:t>
        </w:r>
      </w:ins>
    </w:p>
    <w:p w14:paraId="5E7D91EF" w14:textId="77777777" w:rsidR="005F6DEA" w:rsidRDefault="005F6DEA" w:rsidP="005F6DEA">
      <w:pPr>
        <w:pStyle w:val="Bibliography"/>
        <w:rPr>
          <w:ins w:id="244" w:author="Meyer, Michael Frederick" w:date="2020-06-11T11:50:00Z"/>
        </w:rPr>
        <w:pPrChange w:id="245" w:author="Meyer, Michael Frederick" w:date="2020-06-11T11:50:00Z">
          <w:pPr>
            <w:widowControl w:val="0"/>
            <w:autoSpaceDE w:val="0"/>
            <w:autoSpaceDN w:val="0"/>
            <w:adjustRightInd w:val="0"/>
            <w:spacing w:line="240" w:lineRule="auto"/>
          </w:pPr>
        </w:pPrChange>
      </w:pPr>
      <w:ins w:id="246" w:author="Meyer, Michael Frederick" w:date="2020-06-11T11:50:00Z">
        <w:r>
          <w:t xml:space="preserve">Hampton, S. E., S. McGowan, T. Ozersky, and others. 2018. Recent ecological change in ancient lakes. Limnology and Oceanography </w:t>
        </w:r>
        <w:r>
          <w:rPr>
            <w:b/>
            <w:bCs/>
          </w:rPr>
          <w:t>63</w:t>
        </w:r>
        <w:r>
          <w:t>: 2277–2304. doi:10.1002/lno.10938</w:t>
        </w:r>
      </w:ins>
    </w:p>
    <w:p w14:paraId="12546800" w14:textId="77777777" w:rsidR="005F6DEA" w:rsidRDefault="005F6DEA" w:rsidP="005F6DEA">
      <w:pPr>
        <w:pStyle w:val="Bibliography"/>
        <w:rPr>
          <w:ins w:id="247" w:author="Meyer, Michael Frederick" w:date="2020-06-11T11:50:00Z"/>
        </w:rPr>
        <w:pPrChange w:id="248" w:author="Meyer, Michael Frederick" w:date="2020-06-11T11:50:00Z">
          <w:pPr>
            <w:widowControl w:val="0"/>
            <w:autoSpaceDE w:val="0"/>
            <w:autoSpaceDN w:val="0"/>
            <w:adjustRightInd w:val="0"/>
            <w:spacing w:line="240" w:lineRule="auto"/>
          </w:pPr>
        </w:pPrChange>
      </w:pPr>
      <w:ins w:id="249" w:author="Meyer, Michael Frederick" w:date="2020-06-11T11:50:00Z">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ins>
    </w:p>
    <w:p w14:paraId="4B268A3C" w14:textId="77777777" w:rsidR="005F6DEA" w:rsidRDefault="005F6DEA" w:rsidP="005F6DEA">
      <w:pPr>
        <w:pStyle w:val="Bibliography"/>
        <w:rPr>
          <w:ins w:id="250" w:author="Meyer, Michael Frederick" w:date="2020-06-11T11:50:00Z"/>
        </w:rPr>
        <w:pPrChange w:id="251" w:author="Meyer, Michael Frederick" w:date="2020-06-11T11:50:00Z">
          <w:pPr>
            <w:widowControl w:val="0"/>
            <w:autoSpaceDE w:val="0"/>
            <w:autoSpaceDN w:val="0"/>
            <w:adjustRightInd w:val="0"/>
            <w:spacing w:line="240" w:lineRule="auto"/>
          </w:pPr>
        </w:pPrChange>
      </w:pPr>
      <w:ins w:id="252" w:author="Meyer, Michael Frederick" w:date="2020-06-11T11:50:00Z">
        <w:r>
          <w:t xml:space="preserve">Hollingsworth, R. G., J. W. Armstrong, and E. Campbell. 2002. Caffeine as a repellent for slugs and snails. Nature </w:t>
        </w:r>
        <w:r>
          <w:rPr>
            <w:b/>
            <w:bCs/>
          </w:rPr>
          <w:t>417</w:t>
        </w:r>
        <w:r>
          <w:t>: 915–916. doi:10.1038/417915a</w:t>
        </w:r>
      </w:ins>
    </w:p>
    <w:p w14:paraId="20920F84" w14:textId="77777777" w:rsidR="005F6DEA" w:rsidRDefault="005F6DEA" w:rsidP="005F6DEA">
      <w:pPr>
        <w:pStyle w:val="Bibliography"/>
        <w:rPr>
          <w:ins w:id="253" w:author="Meyer, Michael Frederick" w:date="2020-06-11T11:50:00Z"/>
        </w:rPr>
        <w:pPrChange w:id="254" w:author="Meyer, Michael Frederick" w:date="2020-06-11T11:50:00Z">
          <w:pPr>
            <w:widowControl w:val="0"/>
            <w:autoSpaceDE w:val="0"/>
            <w:autoSpaceDN w:val="0"/>
            <w:adjustRightInd w:val="0"/>
            <w:spacing w:line="240" w:lineRule="auto"/>
          </w:pPr>
        </w:pPrChange>
      </w:pPr>
      <w:ins w:id="255" w:author="Meyer, Michael Frederick" w:date="2020-06-11T11:50:00Z">
        <w:r>
          <w:t>Interfax-Tourism. 2018. Байкал с января по август 2018 года посетили 1,2 миллиона туристов (1.2 million tourists vistied Baikal from January through August 2018). Interfax-Tourism, October 25</w:t>
        </w:r>
      </w:ins>
    </w:p>
    <w:p w14:paraId="1E6A0E20" w14:textId="77777777" w:rsidR="005F6DEA" w:rsidRDefault="005F6DEA" w:rsidP="005F6DEA">
      <w:pPr>
        <w:pStyle w:val="Bibliography"/>
        <w:rPr>
          <w:ins w:id="256" w:author="Meyer, Michael Frederick" w:date="2020-06-11T11:50:00Z"/>
        </w:rPr>
        <w:pPrChange w:id="257" w:author="Meyer, Michael Frederick" w:date="2020-06-11T11:50:00Z">
          <w:pPr>
            <w:widowControl w:val="0"/>
            <w:autoSpaceDE w:val="0"/>
            <w:autoSpaceDN w:val="0"/>
            <w:adjustRightInd w:val="0"/>
            <w:spacing w:line="240" w:lineRule="auto"/>
          </w:pPr>
        </w:pPrChange>
      </w:pPr>
      <w:ins w:id="258" w:author="Meyer, Michael Frederick" w:date="2020-06-11T11:50:00Z">
        <w:r>
          <w:t xml:space="preserve">Iverson, S. J., C. Field, W. D. Bowen, and W. Blanchard. 2004. Quantitative Fatty Acid Signature Analysis: A New Method of Estimating Predator Diets. Ecological Monographs </w:t>
        </w:r>
        <w:r>
          <w:rPr>
            <w:b/>
            <w:bCs/>
          </w:rPr>
          <w:t>74</w:t>
        </w:r>
        <w:r>
          <w:t>: 211–235. doi:10.1890/02-4105</w:t>
        </w:r>
      </w:ins>
    </w:p>
    <w:p w14:paraId="65ACACED" w14:textId="77777777" w:rsidR="005F6DEA" w:rsidRDefault="005F6DEA" w:rsidP="005F6DEA">
      <w:pPr>
        <w:pStyle w:val="Bibliography"/>
        <w:rPr>
          <w:ins w:id="259" w:author="Meyer, Michael Frederick" w:date="2020-06-11T11:50:00Z"/>
        </w:rPr>
        <w:pPrChange w:id="260" w:author="Meyer, Michael Frederick" w:date="2020-06-11T11:50:00Z">
          <w:pPr>
            <w:widowControl w:val="0"/>
            <w:autoSpaceDE w:val="0"/>
            <w:autoSpaceDN w:val="0"/>
            <w:adjustRightInd w:val="0"/>
            <w:spacing w:line="240" w:lineRule="auto"/>
          </w:pPr>
        </w:pPrChange>
      </w:pPr>
      <w:ins w:id="261" w:author="Meyer, Michael Frederick" w:date="2020-06-11T11:50:00Z">
        <w:r>
          <w:t xml:space="preserve">Jacoby, J. M., D. D. Bouchard, and C. R. Patmont. 1991. Response of Periphyton to Nutrient Enrichment in Lake Chelan, WA. Lake and Reservoir Management </w:t>
        </w:r>
        <w:r>
          <w:rPr>
            <w:b/>
            <w:bCs/>
          </w:rPr>
          <w:t>7</w:t>
        </w:r>
        <w:r>
          <w:t>: 33–43. doi:10.1080/07438149109354252</w:t>
        </w:r>
      </w:ins>
    </w:p>
    <w:p w14:paraId="2C72EEFE" w14:textId="77777777" w:rsidR="005F6DEA" w:rsidRDefault="005F6DEA" w:rsidP="005F6DEA">
      <w:pPr>
        <w:pStyle w:val="Bibliography"/>
        <w:rPr>
          <w:ins w:id="262" w:author="Meyer, Michael Frederick" w:date="2020-06-11T11:50:00Z"/>
        </w:rPr>
        <w:pPrChange w:id="263" w:author="Meyer, Michael Frederick" w:date="2020-06-11T11:50:00Z">
          <w:pPr>
            <w:widowControl w:val="0"/>
            <w:autoSpaceDE w:val="0"/>
            <w:autoSpaceDN w:val="0"/>
            <w:adjustRightInd w:val="0"/>
            <w:spacing w:line="240" w:lineRule="auto"/>
          </w:pPr>
        </w:pPrChange>
      </w:pPr>
      <w:ins w:id="264" w:author="Meyer, Michael Frederick" w:date="2020-06-11T11:50:00Z">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ins>
    </w:p>
    <w:p w14:paraId="50475985" w14:textId="77777777" w:rsidR="005F6DEA" w:rsidRDefault="005F6DEA" w:rsidP="005F6DEA">
      <w:pPr>
        <w:pStyle w:val="Bibliography"/>
        <w:rPr>
          <w:ins w:id="265" w:author="Meyer, Michael Frederick" w:date="2020-06-11T11:50:00Z"/>
        </w:rPr>
        <w:pPrChange w:id="266" w:author="Meyer, Michael Frederick" w:date="2020-06-11T11:50:00Z">
          <w:pPr>
            <w:widowControl w:val="0"/>
            <w:autoSpaceDE w:val="0"/>
            <w:autoSpaceDN w:val="0"/>
            <w:adjustRightInd w:val="0"/>
            <w:spacing w:line="240" w:lineRule="auto"/>
          </w:pPr>
        </w:pPrChange>
      </w:pPr>
      <w:ins w:id="267" w:author="Meyer, Michael Frederick" w:date="2020-06-11T11:50:00Z">
        <w:r>
          <w:t xml:space="preserve">Kelly, J. R., and R. E. Scheibling. 2012. Fatty acids as dietary tracers in benthic food webs. Marine Ecology Progress Series </w:t>
        </w:r>
        <w:r>
          <w:rPr>
            <w:b/>
            <w:bCs/>
          </w:rPr>
          <w:t>446</w:t>
        </w:r>
        <w:r>
          <w:t>: 1–22. doi:10.3354/meps09559</w:t>
        </w:r>
      </w:ins>
    </w:p>
    <w:p w14:paraId="5C421596" w14:textId="77777777" w:rsidR="005F6DEA" w:rsidRDefault="005F6DEA" w:rsidP="005F6DEA">
      <w:pPr>
        <w:pStyle w:val="Bibliography"/>
        <w:rPr>
          <w:ins w:id="268" w:author="Meyer, Michael Frederick" w:date="2020-06-11T11:50:00Z"/>
        </w:rPr>
        <w:pPrChange w:id="269" w:author="Meyer, Michael Frederick" w:date="2020-06-11T11:50:00Z">
          <w:pPr>
            <w:widowControl w:val="0"/>
            <w:autoSpaceDE w:val="0"/>
            <w:autoSpaceDN w:val="0"/>
            <w:adjustRightInd w:val="0"/>
            <w:spacing w:line="240" w:lineRule="auto"/>
          </w:pPr>
        </w:pPrChange>
      </w:pPr>
      <w:ins w:id="270" w:author="Meyer, Michael Frederick" w:date="2020-06-11T11:50:00Z">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ins>
    </w:p>
    <w:p w14:paraId="6E430643" w14:textId="77777777" w:rsidR="005F6DEA" w:rsidRDefault="005F6DEA" w:rsidP="005F6DEA">
      <w:pPr>
        <w:pStyle w:val="Bibliography"/>
        <w:rPr>
          <w:ins w:id="271" w:author="Meyer, Michael Frederick" w:date="2020-06-11T11:50:00Z"/>
        </w:rPr>
        <w:pPrChange w:id="272" w:author="Meyer, Michael Frederick" w:date="2020-06-11T11:50:00Z">
          <w:pPr>
            <w:widowControl w:val="0"/>
            <w:autoSpaceDE w:val="0"/>
            <w:autoSpaceDN w:val="0"/>
            <w:adjustRightInd w:val="0"/>
            <w:spacing w:line="240" w:lineRule="auto"/>
          </w:pPr>
        </w:pPrChange>
      </w:pPr>
      <w:ins w:id="273" w:author="Meyer, Michael Frederick" w:date="2020-06-11T11:50:00Z">
        <w:r>
          <w:t xml:space="preserve">Klein, S., E. Worch, and T. P. Knepper. 2015. Occurrence and Spatial Distribution of Microplastics in River Shore Sediments of the Rhine-Main Area in Germany. Environ. Sci. Technol. </w:t>
        </w:r>
        <w:r>
          <w:rPr>
            <w:b/>
            <w:bCs/>
          </w:rPr>
          <w:t>49</w:t>
        </w:r>
        <w:r>
          <w:t>: 6070–6076. doi:10.1021/acs.est.5b00492</w:t>
        </w:r>
      </w:ins>
    </w:p>
    <w:p w14:paraId="1C543253" w14:textId="77777777" w:rsidR="005F6DEA" w:rsidRDefault="005F6DEA" w:rsidP="005F6DEA">
      <w:pPr>
        <w:pStyle w:val="Bibliography"/>
        <w:rPr>
          <w:ins w:id="274" w:author="Meyer, Michael Frederick" w:date="2020-06-11T11:50:00Z"/>
        </w:rPr>
        <w:pPrChange w:id="275" w:author="Meyer, Michael Frederick" w:date="2020-06-11T11:50:00Z">
          <w:pPr>
            <w:widowControl w:val="0"/>
            <w:autoSpaceDE w:val="0"/>
            <w:autoSpaceDN w:val="0"/>
            <w:adjustRightInd w:val="0"/>
            <w:spacing w:line="240" w:lineRule="auto"/>
          </w:pPr>
        </w:pPrChange>
      </w:pPr>
      <w:ins w:id="276" w:author="Meyer, Michael Frederick" w:date="2020-06-11T11:50:00Z">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ins>
    </w:p>
    <w:p w14:paraId="651B68E6" w14:textId="77777777" w:rsidR="005F6DEA" w:rsidRDefault="005F6DEA" w:rsidP="005F6DEA">
      <w:pPr>
        <w:pStyle w:val="Bibliography"/>
        <w:rPr>
          <w:ins w:id="277" w:author="Meyer, Michael Frederick" w:date="2020-06-11T11:50:00Z"/>
        </w:rPr>
        <w:pPrChange w:id="278" w:author="Meyer, Michael Frederick" w:date="2020-06-11T11:50:00Z">
          <w:pPr>
            <w:widowControl w:val="0"/>
            <w:autoSpaceDE w:val="0"/>
            <w:autoSpaceDN w:val="0"/>
            <w:adjustRightInd w:val="0"/>
            <w:spacing w:line="240" w:lineRule="auto"/>
          </w:pPr>
        </w:pPrChange>
      </w:pPr>
      <w:ins w:id="279" w:author="Meyer, Michael Frederick" w:date="2020-06-11T11:50:00Z">
        <w:r>
          <w:t>Kozhov, M. M. 1963. Lake Baikal and its Life, Springer Science &amp; Business Media.</w:t>
        </w:r>
      </w:ins>
    </w:p>
    <w:p w14:paraId="67943C15" w14:textId="77777777" w:rsidR="005F6DEA" w:rsidRDefault="005F6DEA" w:rsidP="005F6DEA">
      <w:pPr>
        <w:pStyle w:val="Bibliography"/>
        <w:rPr>
          <w:ins w:id="280" w:author="Meyer, Michael Frederick" w:date="2020-06-11T11:50:00Z"/>
        </w:rPr>
        <w:pPrChange w:id="281" w:author="Meyer, Michael Frederick" w:date="2020-06-11T11:50:00Z">
          <w:pPr>
            <w:widowControl w:val="0"/>
            <w:autoSpaceDE w:val="0"/>
            <w:autoSpaceDN w:val="0"/>
            <w:adjustRightInd w:val="0"/>
            <w:spacing w:line="240" w:lineRule="auto"/>
          </w:pPr>
        </w:pPrChange>
      </w:pPr>
      <w:ins w:id="282" w:author="Meyer, Michael Frederick" w:date="2020-06-11T11:50:00Z">
        <w:r>
          <w:t>Kozhova, O. M., and L. R. Izmest’eva. 1998. Lake Baikal: Evolution and Biodiversity, Backhuys Publishers.</w:t>
        </w:r>
      </w:ins>
    </w:p>
    <w:p w14:paraId="3CD1ED7C" w14:textId="77777777" w:rsidR="005F6DEA" w:rsidRDefault="005F6DEA" w:rsidP="005F6DEA">
      <w:pPr>
        <w:pStyle w:val="Bibliography"/>
        <w:rPr>
          <w:ins w:id="283" w:author="Meyer, Michael Frederick" w:date="2020-06-11T11:50:00Z"/>
        </w:rPr>
        <w:pPrChange w:id="284" w:author="Meyer, Michael Frederick" w:date="2020-06-11T11:50:00Z">
          <w:pPr>
            <w:widowControl w:val="0"/>
            <w:autoSpaceDE w:val="0"/>
            <w:autoSpaceDN w:val="0"/>
            <w:adjustRightInd w:val="0"/>
            <w:spacing w:line="240" w:lineRule="auto"/>
          </w:pPr>
        </w:pPrChange>
      </w:pPr>
      <w:ins w:id="285" w:author="Meyer, Michael Frederick" w:date="2020-06-11T11:50:00Z">
        <w:r>
          <w:t xml:space="preserve">Kravtsova, L. S., L. A. Izhboldina, I. V. Khanaev, and others. 2014. Nearshore benthic blooms of filamentous green algae in Lake Baikal. Journal of Great Lakes Research </w:t>
        </w:r>
        <w:r>
          <w:rPr>
            <w:b/>
            <w:bCs/>
          </w:rPr>
          <w:t>40</w:t>
        </w:r>
        <w:r>
          <w:t>: 441–448. doi:10.1016/j.jglr.2014.02.019</w:t>
        </w:r>
      </w:ins>
    </w:p>
    <w:p w14:paraId="5C90918D" w14:textId="77777777" w:rsidR="005F6DEA" w:rsidRDefault="005F6DEA" w:rsidP="005F6DEA">
      <w:pPr>
        <w:pStyle w:val="Bibliography"/>
        <w:rPr>
          <w:ins w:id="286" w:author="Meyer, Michael Frederick" w:date="2020-06-11T11:50:00Z"/>
        </w:rPr>
        <w:pPrChange w:id="287" w:author="Meyer, Michael Frederick" w:date="2020-06-11T11:50:00Z">
          <w:pPr>
            <w:widowControl w:val="0"/>
            <w:autoSpaceDE w:val="0"/>
            <w:autoSpaceDN w:val="0"/>
            <w:adjustRightInd w:val="0"/>
            <w:spacing w:line="240" w:lineRule="auto"/>
          </w:pPr>
        </w:pPrChange>
      </w:pPr>
      <w:ins w:id="288" w:author="Meyer, Michael Frederick" w:date="2020-06-11T11:50:00Z">
        <w:r>
          <w:t xml:space="preserve">Lambert, D., A. Cattaneo, and R. Carignan. 2008. Periphyton as an early indicator of perturbation in recreational lakes. Can. J. Fish. Aquat. Sci. </w:t>
        </w:r>
        <w:r>
          <w:rPr>
            <w:b/>
            <w:bCs/>
          </w:rPr>
          <w:t>65</w:t>
        </w:r>
        <w:r>
          <w:t>: 258–265. doi:10.1139/f07-168</w:t>
        </w:r>
      </w:ins>
    </w:p>
    <w:p w14:paraId="312CB074" w14:textId="77777777" w:rsidR="005F6DEA" w:rsidRDefault="005F6DEA" w:rsidP="005F6DEA">
      <w:pPr>
        <w:pStyle w:val="Bibliography"/>
        <w:rPr>
          <w:ins w:id="289" w:author="Meyer, Michael Frederick" w:date="2020-06-11T11:50:00Z"/>
        </w:rPr>
        <w:pPrChange w:id="290" w:author="Meyer, Michael Frederick" w:date="2020-06-11T11:50:00Z">
          <w:pPr>
            <w:widowControl w:val="0"/>
            <w:autoSpaceDE w:val="0"/>
            <w:autoSpaceDN w:val="0"/>
            <w:adjustRightInd w:val="0"/>
            <w:spacing w:line="240" w:lineRule="auto"/>
          </w:pPr>
        </w:pPrChange>
      </w:pPr>
      <w:ins w:id="291" w:author="Meyer, Michael Frederick" w:date="2020-06-11T11:50:00Z">
        <w:r>
          <w:t>Legendre, P., and L. Legendre. 2012. Numerical Ecology, 3rd ed. Elsevier.</w:t>
        </w:r>
      </w:ins>
    </w:p>
    <w:p w14:paraId="1A7A3101" w14:textId="77777777" w:rsidR="005F6DEA" w:rsidRDefault="005F6DEA" w:rsidP="005F6DEA">
      <w:pPr>
        <w:pStyle w:val="Bibliography"/>
        <w:rPr>
          <w:ins w:id="292" w:author="Meyer, Michael Frederick" w:date="2020-06-11T11:50:00Z"/>
        </w:rPr>
        <w:pPrChange w:id="293" w:author="Meyer, Michael Frederick" w:date="2020-06-11T11:50:00Z">
          <w:pPr>
            <w:widowControl w:val="0"/>
            <w:autoSpaceDE w:val="0"/>
            <w:autoSpaceDN w:val="0"/>
            <w:adjustRightInd w:val="0"/>
            <w:spacing w:line="240" w:lineRule="auto"/>
          </w:pPr>
        </w:pPrChange>
      </w:pPr>
      <w:ins w:id="294" w:author="Meyer, Michael Frederick" w:date="2020-06-11T11:50:00Z">
        <w:r>
          <w:t xml:space="preserve">Li, J., C. Green, A. Reynolds, H. Shi, and J. M. Rotchell. 2018. Microplastics in mussels sampled from coastal waters and supermarkets in the United Kingdom. Environmental Pollution </w:t>
        </w:r>
        <w:r>
          <w:rPr>
            <w:b/>
            <w:bCs/>
          </w:rPr>
          <w:t>241</w:t>
        </w:r>
        <w:r>
          <w:t>: 35–44. doi:10.1016/j.envpol.2018.05.038</w:t>
        </w:r>
      </w:ins>
    </w:p>
    <w:p w14:paraId="5CB6A530" w14:textId="77777777" w:rsidR="005F6DEA" w:rsidRDefault="005F6DEA" w:rsidP="005F6DEA">
      <w:pPr>
        <w:pStyle w:val="Bibliography"/>
        <w:rPr>
          <w:ins w:id="295" w:author="Meyer, Michael Frederick" w:date="2020-06-11T11:50:00Z"/>
        </w:rPr>
        <w:pPrChange w:id="296" w:author="Meyer, Michael Frederick" w:date="2020-06-11T11:50:00Z">
          <w:pPr>
            <w:widowControl w:val="0"/>
            <w:autoSpaceDE w:val="0"/>
            <w:autoSpaceDN w:val="0"/>
            <w:adjustRightInd w:val="0"/>
            <w:spacing w:line="240" w:lineRule="auto"/>
          </w:pPr>
        </w:pPrChange>
      </w:pPr>
      <w:ins w:id="297" w:author="Meyer, Michael Frederick" w:date="2020-06-11T11:50:00Z">
        <w:r>
          <w:t xml:space="preserve">Lowe, R. L., and R. D. Hunter. 1988. Effect of Grazing by Physa integra on Periphyton Community Structure. Journal of the North American Benthological Society </w:t>
        </w:r>
        <w:r>
          <w:rPr>
            <w:b/>
            <w:bCs/>
          </w:rPr>
          <w:t>7</w:t>
        </w:r>
        <w:r>
          <w:t>: 29–36. doi:10.2307/1467828</w:t>
        </w:r>
      </w:ins>
    </w:p>
    <w:p w14:paraId="65EC1A9F" w14:textId="77777777" w:rsidR="005F6DEA" w:rsidRDefault="005F6DEA" w:rsidP="005F6DEA">
      <w:pPr>
        <w:pStyle w:val="Bibliography"/>
        <w:rPr>
          <w:ins w:id="298" w:author="Meyer, Michael Frederick" w:date="2020-06-11T11:50:00Z"/>
        </w:rPr>
        <w:pPrChange w:id="299" w:author="Meyer, Michael Frederick" w:date="2020-06-11T11:50:00Z">
          <w:pPr>
            <w:widowControl w:val="0"/>
            <w:autoSpaceDE w:val="0"/>
            <w:autoSpaceDN w:val="0"/>
            <w:adjustRightInd w:val="0"/>
            <w:spacing w:line="240" w:lineRule="auto"/>
          </w:pPr>
        </w:pPrChange>
      </w:pPr>
      <w:ins w:id="300" w:author="Meyer, Michael Frederick" w:date="2020-06-11T11:50:00Z">
        <w:r>
          <w:t>Mazzella, L., and G. F. Russo. 1989. Grazing effect of two Gibbula species (Mollusca, Archaeogastropoda) on the epiphytic community of Posidonia oceanica leaves.</w:t>
        </w:r>
      </w:ins>
    </w:p>
    <w:p w14:paraId="2DC62D17" w14:textId="77777777" w:rsidR="005F6DEA" w:rsidRDefault="005F6DEA" w:rsidP="005F6DEA">
      <w:pPr>
        <w:pStyle w:val="Bibliography"/>
        <w:rPr>
          <w:ins w:id="301" w:author="Meyer, Michael Frederick" w:date="2020-06-11T11:50:00Z"/>
        </w:rPr>
        <w:pPrChange w:id="302" w:author="Meyer, Michael Frederick" w:date="2020-06-11T11:50:00Z">
          <w:pPr>
            <w:widowControl w:val="0"/>
            <w:autoSpaceDE w:val="0"/>
            <w:autoSpaceDN w:val="0"/>
            <w:adjustRightInd w:val="0"/>
            <w:spacing w:line="240" w:lineRule="auto"/>
          </w:pPr>
        </w:pPrChange>
      </w:pPr>
      <w:ins w:id="303" w:author="Meyer, Michael Frederick" w:date="2020-06-11T11:50:00Z">
        <w:r>
          <w:t xml:space="preserve">McIntyre, P. B., and A. S. Flecker. 2006. Rapid turnover of tissue nitrogen of primary consumers in tropical freshwaters. Oecologia </w:t>
        </w:r>
        <w:r>
          <w:rPr>
            <w:b/>
            <w:bCs/>
          </w:rPr>
          <w:t>148</w:t>
        </w:r>
        <w:r>
          <w:t>: 12–21. doi:10.1007/s00442-005-0354-3</w:t>
        </w:r>
      </w:ins>
    </w:p>
    <w:p w14:paraId="26BC9157" w14:textId="77777777" w:rsidR="005F6DEA" w:rsidRDefault="005F6DEA" w:rsidP="005F6DEA">
      <w:pPr>
        <w:pStyle w:val="Bibliography"/>
        <w:rPr>
          <w:ins w:id="304" w:author="Meyer, Michael Frederick" w:date="2020-06-11T11:50:00Z"/>
        </w:rPr>
        <w:pPrChange w:id="305" w:author="Meyer, Michael Frederick" w:date="2020-06-11T11:50:00Z">
          <w:pPr>
            <w:widowControl w:val="0"/>
            <w:autoSpaceDE w:val="0"/>
            <w:autoSpaceDN w:val="0"/>
            <w:adjustRightInd w:val="0"/>
            <w:spacing w:line="240" w:lineRule="auto"/>
          </w:pPr>
        </w:pPrChange>
      </w:pPr>
      <w:ins w:id="306" w:author="Meyer, Michael Frederick" w:date="2020-06-11T11:50:00Z">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ins>
    </w:p>
    <w:p w14:paraId="2B20831C" w14:textId="77777777" w:rsidR="005F6DEA" w:rsidRDefault="005F6DEA" w:rsidP="005F6DEA">
      <w:pPr>
        <w:pStyle w:val="Bibliography"/>
        <w:rPr>
          <w:ins w:id="307" w:author="Meyer, Michael Frederick" w:date="2020-06-11T11:50:00Z"/>
        </w:rPr>
        <w:pPrChange w:id="308" w:author="Meyer, Michael Frederick" w:date="2020-06-11T11:50:00Z">
          <w:pPr>
            <w:widowControl w:val="0"/>
            <w:autoSpaceDE w:val="0"/>
            <w:autoSpaceDN w:val="0"/>
            <w:adjustRightInd w:val="0"/>
            <w:spacing w:line="240" w:lineRule="auto"/>
          </w:pPr>
        </w:pPrChange>
      </w:pPr>
      <w:ins w:id="309" w:author="Meyer, Michael Frederick" w:date="2020-06-11T11:50:00Z">
        <w:r>
          <w:t>Ministry of Natural Resources and Ecology of the Russian Federation. 2014. On the State of Lake Baikal and Measures for Its Protection in 2013: Government Report.</w:t>
        </w:r>
      </w:ins>
    </w:p>
    <w:p w14:paraId="19528E1C" w14:textId="77777777" w:rsidR="005F6DEA" w:rsidRDefault="005F6DEA" w:rsidP="005F6DEA">
      <w:pPr>
        <w:pStyle w:val="Bibliography"/>
        <w:rPr>
          <w:ins w:id="310" w:author="Meyer, Michael Frederick" w:date="2020-06-11T11:50:00Z"/>
        </w:rPr>
        <w:pPrChange w:id="311" w:author="Meyer, Michael Frederick" w:date="2020-06-11T11:50:00Z">
          <w:pPr>
            <w:widowControl w:val="0"/>
            <w:autoSpaceDE w:val="0"/>
            <w:autoSpaceDN w:val="0"/>
            <w:adjustRightInd w:val="0"/>
            <w:spacing w:line="240" w:lineRule="auto"/>
          </w:pPr>
        </w:pPrChange>
      </w:pPr>
      <w:ins w:id="312" w:author="Meyer, Michael Frederick" w:date="2020-06-11T11:50:00Z">
        <w:r>
          <w:t xml:space="preserve">Moore, M. V., S. E. Hampton, L. R. Izmest’eva, E. A. Silow, E. V. Peshkova, and B. K. Pavlov. 2009. Climate Change and the World’s “Sacred Sea”-Lake Baikal, Siberia. Bioscience </w:t>
        </w:r>
        <w:r>
          <w:rPr>
            <w:b/>
            <w:bCs/>
          </w:rPr>
          <w:t>59</w:t>
        </w:r>
        <w:r>
          <w:t>: 405–417. doi:10.1525/bio.2009.59.5.8</w:t>
        </w:r>
      </w:ins>
    </w:p>
    <w:p w14:paraId="0F227FD9" w14:textId="77777777" w:rsidR="005F6DEA" w:rsidRDefault="005F6DEA" w:rsidP="005F6DEA">
      <w:pPr>
        <w:pStyle w:val="Bibliography"/>
        <w:rPr>
          <w:ins w:id="313" w:author="Meyer, Michael Frederick" w:date="2020-06-11T11:50:00Z"/>
        </w:rPr>
        <w:pPrChange w:id="314" w:author="Meyer, Michael Frederick" w:date="2020-06-11T11:50:00Z">
          <w:pPr>
            <w:widowControl w:val="0"/>
            <w:autoSpaceDE w:val="0"/>
            <w:autoSpaceDN w:val="0"/>
            <w:adjustRightInd w:val="0"/>
            <w:spacing w:line="240" w:lineRule="auto"/>
          </w:pPr>
        </w:pPrChange>
      </w:pPr>
      <w:ins w:id="315" w:author="Meyer, Michael Frederick" w:date="2020-06-11T11:50:00Z">
        <w:r>
          <w:t>Moran, P. W., S. E. Cox, S. S. Embrey, R. L. Huffman, T. D. Olsen, and S. C. Fradkin. 2012. Sources and Sinks of Nitrogen and Phosphorus in a Deep, Oligotrophic Lake, Lake Crescent, Olympic National Park, Washington. US Geological Survey.</w:t>
        </w:r>
      </w:ins>
    </w:p>
    <w:p w14:paraId="398F59BC" w14:textId="77777777" w:rsidR="005F6DEA" w:rsidRDefault="005F6DEA" w:rsidP="005F6DEA">
      <w:pPr>
        <w:pStyle w:val="Bibliography"/>
        <w:rPr>
          <w:ins w:id="316" w:author="Meyer, Michael Frederick" w:date="2020-06-11T11:50:00Z"/>
        </w:rPr>
        <w:pPrChange w:id="317" w:author="Meyer, Michael Frederick" w:date="2020-06-11T11:50:00Z">
          <w:pPr>
            <w:widowControl w:val="0"/>
            <w:autoSpaceDE w:val="0"/>
            <w:autoSpaceDN w:val="0"/>
            <w:adjustRightInd w:val="0"/>
            <w:spacing w:line="240" w:lineRule="auto"/>
          </w:pPr>
        </w:pPrChange>
      </w:pPr>
      <w:ins w:id="318" w:author="Meyer, Michael Frederick" w:date="2020-06-11T11:50:00Z">
        <w:r>
          <w:t xml:space="preserve">Nichols, D. S., P. D. Nichols, and T. A. McMeekin. 1993. Polyunsaturated fatty acids in Antarctic bacteria. Antartic science </w:t>
        </w:r>
        <w:r>
          <w:rPr>
            <w:b/>
            <w:bCs/>
          </w:rPr>
          <w:t>5</w:t>
        </w:r>
        <w:r>
          <w:t>: 149–160. doi:10.1017/S0954102093000215</w:t>
        </w:r>
      </w:ins>
    </w:p>
    <w:p w14:paraId="4B725A16" w14:textId="77777777" w:rsidR="005F6DEA" w:rsidRDefault="005F6DEA" w:rsidP="005F6DEA">
      <w:pPr>
        <w:pStyle w:val="Bibliography"/>
        <w:rPr>
          <w:ins w:id="319" w:author="Meyer, Michael Frederick" w:date="2020-06-11T11:50:00Z"/>
        </w:rPr>
        <w:pPrChange w:id="320" w:author="Meyer, Michael Frederick" w:date="2020-06-11T11:50:00Z">
          <w:pPr>
            <w:widowControl w:val="0"/>
            <w:autoSpaceDE w:val="0"/>
            <w:autoSpaceDN w:val="0"/>
            <w:adjustRightInd w:val="0"/>
            <w:spacing w:line="240" w:lineRule="auto"/>
          </w:pPr>
        </w:pPrChange>
      </w:pPr>
      <w:ins w:id="321" w:author="Meyer, Michael Frederick" w:date="2020-06-11T11:50:00Z">
        <w:r>
          <w:t>Oksanen, J., F. G. Blanchet, M. Friendly, and others. 2019. vegan: Community Ecology Package,.</w:t>
        </w:r>
      </w:ins>
    </w:p>
    <w:p w14:paraId="7CF6E132" w14:textId="77777777" w:rsidR="005F6DEA" w:rsidRDefault="005F6DEA" w:rsidP="005F6DEA">
      <w:pPr>
        <w:pStyle w:val="Bibliography"/>
        <w:rPr>
          <w:ins w:id="322" w:author="Meyer, Michael Frederick" w:date="2020-06-11T11:50:00Z"/>
        </w:rPr>
        <w:pPrChange w:id="323" w:author="Meyer, Michael Frederick" w:date="2020-06-11T11:50:00Z">
          <w:pPr>
            <w:widowControl w:val="0"/>
            <w:autoSpaceDE w:val="0"/>
            <w:autoSpaceDN w:val="0"/>
            <w:adjustRightInd w:val="0"/>
            <w:spacing w:line="240" w:lineRule="auto"/>
          </w:pPr>
        </w:pPrChange>
      </w:pPr>
      <w:ins w:id="324" w:author="Meyer, Michael Frederick" w:date="2020-06-11T11:50:00Z">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ins>
    </w:p>
    <w:p w14:paraId="262A27E3" w14:textId="77777777" w:rsidR="005F6DEA" w:rsidRDefault="005F6DEA" w:rsidP="005F6DEA">
      <w:pPr>
        <w:pStyle w:val="Bibliography"/>
        <w:rPr>
          <w:ins w:id="325" w:author="Meyer, Michael Frederick" w:date="2020-06-11T11:50:00Z"/>
        </w:rPr>
        <w:pPrChange w:id="326" w:author="Meyer, Michael Frederick" w:date="2020-06-11T11:50:00Z">
          <w:pPr>
            <w:widowControl w:val="0"/>
            <w:autoSpaceDE w:val="0"/>
            <w:autoSpaceDN w:val="0"/>
            <w:adjustRightInd w:val="0"/>
            <w:spacing w:line="240" w:lineRule="auto"/>
          </w:pPr>
        </w:pPrChange>
      </w:pPr>
      <w:ins w:id="327" w:author="Meyer, Michael Frederick" w:date="2020-06-11T11:50:00Z">
        <w:r>
          <w:t xml:space="preserve">Ozersky, T., E. A. Volkova, N. A. Bondarenko, O. A. Timoshkin, V. V. Malnik, V. M. Domysheva, and S. E. Hampton. 2018. Nutrient limitation of benthic algae in Lake Baikal, Russia. Freshwater Science </w:t>
        </w:r>
        <w:r>
          <w:rPr>
            <w:b/>
            <w:bCs/>
          </w:rPr>
          <w:t>37</w:t>
        </w:r>
        <w:r>
          <w:t>: 472–482. doi:10.1086/699408</w:t>
        </w:r>
      </w:ins>
    </w:p>
    <w:p w14:paraId="3A48F885" w14:textId="77777777" w:rsidR="005F6DEA" w:rsidRDefault="005F6DEA" w:rsidP="005F6DEA">
      <w:pPr>
        <w:pStyle w:val="Bibliography"/>
        <w:rPr>
          <w:ins w:id="328" w:author="Meyer, Michael Frederick" w:date="2020-06-11T11:50:00Z"/>
        </w:rPr>
        <w:pPrChange w:id="329" w:author="Meyer, Michael Frederick" w:date="2020-06-11T11:50:00Z">
          <w:pPr>
            <w:widowControl w:val="0"/>
            <w:autoSpaceDE w:val="0"/>
            <w:autoSpaceDN w:val="0"/>
            <w:adjustRightInd w:val="0"/>
            <w:spacing w:line="240" w:lineRule="auto"/>
          </w:pPr>
        </w:pPrChange>
      </w:pPr>
      <w:ins w:id="330" w:author="Meyer, Michael Frederick" w:date="2020-06-11T11:50:00Z">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ins>
    </w:p>
    <w:p w14:paraId="1C72E3FB" w14:textId="77777777" w:rsidR="005F6DEA" w:rsidRDefault="005F6DEA" w:rsidP="005F6DEA">
      <w:pPr>
        <w:pStyle w:val="Bibliography"/>
        <w:rPr>
          <w:ins w:id="331" w:author="Meyer, Michael Frederick" w:date="2020-06-11T11:50:00Z"/>
        </w:rPr>
        <w:pPrChange w:id="332" w:author="Meyer, Michael Frederick" w:date="2020-06-11T11:50:00Z">
          <w:pPr>
            <w:widowControl w:val="0"/>
            <w:autoSpaceDE w:val="0"/>
            <w:autoSpaceDN w:val="0"/>
            <w:adjustRightInd w:val="0"/>
            <w:spacing w:line="240" w:lineRule="auto"/>
          </w:pPr>
        </w:pPrChange>
      </w:pPr>
      <w:ins w:id="333" w:author="Meyer, Michael Frederick" w:date="2020-06-11T11:50:00Z">
        <w:r>
          <w:t xml:space="preserve">Post, D. M. 2002. Using Stable Isotopes to Estimate Trophic Position: Models, Methods, and Assumptions. Ecology </w:t>
        </w:r>
        <w:r>
          <w:rPr>
            <w:b/>
            <w:bCs/>
          </w:rPr>
          <w:t>83</w:t>
        </w:r>
        <w:r>
          <w:t>: 703–718. doi:10.1890/0012-9658(2002)083[0703:USITET]2.0.CO;2</w:t>
        </w:r>
      </w:ins>
    </w:p>
    <w:p w14:paraId="7EA0C99B" w14:textId="77777777" w:rsidR="005F6DEA" w:rsidRDefault="005F6DEA" w:rsidP="005F6DEA">
      <w:pPr>
        <w:pStyle w:val="Bibliography"/>
        <w:rPr>
          <w:ins w:id="334" w:author="Meyer, Michael Frederick" w:date="2020-06-11T11:50:00Z"/>
        </w:rPr>
        <w:pPrChange w:id="335" w:author="Meyer, Michael Frederick" w:date="2020-06-11T11:50:00Z">
          <w:pPr>
            <w:widowControl w:val="0"/>
            <w:autoSpaceDE w:val="0"/>
            <w:autoSpaceDN w:val="0"/>
            <w:adjustRightInd w:val="0"/>
            <w:spacing w:line="240" w:lineRule="auto"/>
          </w:pPr>
        </w:pPrChange>
      </w:pPr>
      <w:ins w:id="336" w:author="Meyer, Michael Frederick" w:date="2020-06-11T11:50:00Z">
        <w:r>
          <w:t xml:space="preserve">Powers, S. M., T. W. Bruulsema, T. P. Burt, and others. 2016. Long-term accumulation and transport of anthropogenic phosphorus in three river basins. Nature Geoscience </w:t>
        </w:r>
        <w:r>
          <w:rPr>
            <w:b/>
            <w:bCs/>
          </w:rPr>
          <w:t>9</w:t>
        </w:r>
        <w:r>
          <w:t>: 353–356. doi:10.1038/ngeo2693</w:t>
        </w:r>
      </w:ins>
    </w:p>
    <w:p w14:paraId="79632CB3" w14:textId="77777777" w:rsidR="005F6DEA" w:rsidRDefault="005F6DEA" w:rsidP="005F6DEA">
      <w:pPr>
        <w:pStyle w:val="Bibliography"/>
        <w:rPr>
          <w:ins w:id="337" w:author="Meyer, Michael Frederick" w:date="2020-06-11T11:50:00Z"/>
        </w:rPr>
        <w:pPrChange w:id="338" w:author="Meyer, Michael Frederick" w:date="2020-06-11T11:50:00Z">
          <w:pPr>
            <w:widowControl w:val="0"/>
            <w:autoSpaceDE w:val="0"/>
            <w:autoSpaceDN w:val="0"/>
            <w:adjustRightInd w:val="0"/>
            <w:spacing w:line="240" w:lineRule="auto"/>
          </w:pPr>
        </w:pPrChange>
      </w:pPr>
      <w:ins w:id="339" w:author="Meyer, Michael Frederick" w:date="2020-06-11T11:50:00Z">
        <w:r>
          <w:t>R Core Team. 2019. R: A Language and Environment for Statistical Computing,.</w:t>
        </w:r>
      </w:ins>
    </w:p>
    <w:p w14:paraId="6CB6D6B8" w14:textId="77777777" w:rsidR="005F6DEA" w:rsidRDefault="005F6DEA" w:rsidP="005F6DEA">
      <w:pPr>
        <w:pStyle w:val="Bibliography"/>
        <w:rPr>
          <w:ins w:id="340" w:author="Meyer, Michael Frederick" w:date="2020-06-11T11:50:00Z"/>
        </w:rPr>
        <w:pPrChange w:id="341" w:author="Meyer, Michael Frederick" w:date="2020-06-11T11:50:00Z">
          <w:pPr>
            <w:widowControl w:val="0"/>
            <w:autoSpaceDE w:val="0"/>
            <w:autoSpaceDN w:val="0"/>
            <w:adjustRightInd w:val="0"/>
            <w:spacing w:line="240" w:lineRule="auto"/>
          </w:pPr>
        </w:pPrChange>
      </w:pPr>
      <w:ins w:id="342" w:author="Meyer, Michael Frederick" w:date="2020-06-11T11:50:00Z">
        <w:r>
          <w:t xml:space="preserve">Risk, M. J., B. E. Lapointe, O. A. Sherwood, and B. J. Bedford. 2009. The use of δ15N in assessing sewage stress on coral reefs. Marine Pollution Bulletin </w:t>
        </w:r>
        <w:r>
          <w:rPr>
            <w:b/>
            <w:bCs/>
          </w:rPr>
          <w:t>58</w:t>
        </w:r>
        <w:r>
          <w:t>: 793–802. doi:10.1016/j.marpolbul.2009.02.008</w:t>
        </w:r>
      </w:ins>
    </w:p>
    <w:p w14:paraId="3D584F40" w14:textId="77777777" w:rsidR="005F6DEA" w:rsidRDefault="005F6DEA" w:rsidP="005F6DEA">
      <w:pPr>
        <w:pStyle w:val="Bibliography"/>
        <w:rPr>
          <w:ins w:id="343" w:author="Meyer, Michael Frederick" w:date="2020-06-11T11:50:00Z"/>
        </w:rPr>
        <w:pPrChange w:id="344" w:author="Meyer, Michael Frederick" w:date="2020-06-11T11:50:00Z">
          <w:pPr>
            <w:widowControl w:val="0"/>
            <w:autoSpaceDE w:val="0"/>
            <w:autoSpaceDN w:val="0"/>
            <w:adjustRightInd w:val="0"/>
            <w:spacing w:line="240" w:lineRule="auto"/>
          </w:pPr>
        </w:pPrChange>
      </w:pPr>
      <w:ins w:id="345" w:author="Meyer, Michael Frederick" w:date="2020-06-11T11:50:00Z">
        <w:r>
          <w:t xml:space="preserve">Romera-Castillo, C., M. Pinto, T. M. Langer, X. A. Álvarez-Salgado, and G. J. Herndl. 2018. Dissolved organic carbon leaching from plastics stimulates microbial activity in the ocean. Nat Commun </w:t>
        </w:r>
        <w:r>
          <w:rPr>
            <w:b/>
            <w:bCs/>
          </w:rPr>
          <w:t>9</w:t>
        </w:r>
        <w:r>
          <w:t>: 1–7. doi:10.1038/s41467-018-03798-5</w:t>
        </w:r>
      </w:ins>
    </w:p>
    <w:p w14:paraId="7FE50E35" w14:textId="77777777" w:rsidR="005F6DEA" w:rsidRDefault="005F6DEA" w:rsidP="005F6DEA">
      <w:pPr>
        <w:pStyle w:val="Bibliography"/>
        <w:rPr>
          <w:ins w:id="346" w:author="Meyer, Michael Frederick" w:date="2020-06-11T11:50:00Z"/>
        </w:rPr>
        <w:pPrChange w:id="347" w:author="Meyer, Michael Frederick" w:date="2020-06-11T11:50:00Z">
          <w:pPr>
            <w:widowControl w:val="0"/>
            <w:autoSpaceDE w:val="0"/>
            <w:autoSpaceDN w:val="0"/>
            <w:adjustRightInd w:val="0"/>
            <w:spacing w:line="240" w:lineRule="auto"/>
          </w:pPr>
        </w:pPrChange>
      </w:pPr>
      <w:ins w:id="348" w:author="Meyer, Michael Frederick" w:date="2020-06-11T11:50:00Z">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ins>
    </w:p>
    <w:p w14:paraId="115EFDCB" w14:textId="77777777" w:rsidR="005F6DEA" w:rsidRDefault="005F6DEA" w:rsidP="005F6DEA">
      <w:pPr>
        <w:pStyle w:val="Bibliography"/>
        <w:rPr>
          <w:ins w:id="349" w:author="Meyer, Michael Frederick" w:date="2020-06-11T11:50:00Z"/>
        </w:rPr>
        <w:pPrChange w:id="350" w:author="Meyer, Michael Frederick" w:date="2020-06-11T11:50:00Z">
          <w:pPr>
            <w:widowControl w:val="0"/>
            <w:autoSpaceDE w:val="0"/>
            <w:autoSpaceDN w:val="0"/>
            <w:adjustRightInd w:val="0"/>
            <w:spacing w:line="240" w:lineRule="auto"/>
          </w:pPr>
        </w:pPrChange>
      </w:pPr>
      <w:ins w:id="351" w:author="Meyer, Michael Frederick" w:date="2020-06-11T11:50:00Z">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ins>
    </w:p>
    <w:p w14:paraId="043B1603" w14:textId="77777777" w:rsidR="005F6DEA" w:rsidRDefault="005F6DEA" w:rsidP="005F6DEA">
      <w:pPr>
        <w:pStyle w:val="Bibliography"/>
        <w:rPr>
          <w:ins w:id="352" w:author="Meyer, Michael Frederick" w:date="2020-06-11T11:50:00Z"/>
        </w:rPr>
        <w:pPrChange w:id="353" w:author="Meyer, Michael Frederick" w:date="2020-06-11T11:50:00Z">
          <w:pPr>
            <w:widowControl w:val="0"/>
            <w:autoSpaceDE w:val="0"/>
            <w:autoSpaceDN w:val="0"/>
            <w:adjustRightInd w:val="0"/>
            <w:spacing w:line="240" w:lineRule="auto"/>
          </w:pPr>
        </w:pPrChange>
      </w:pPr>
      <w:ins w:id="354" w:author="Meyer, Michael Frederick" w:date="2020-06-11T11:50:00Z">
        <w:r>
          <w:t xml:space="preserve">Rosi-Marshall, E. J., and T. V. Royer. 2012. Pharmaceutical Compounds and Ecosystem Function: An Emerging Research Challenge for Aquatic Ecologists. Ecosystems </w:t>
        </w:r>
        <w:r>
          <w:rPr>
            <w:b/>
            <w:bCs/>
          </w:rPr>
          <w:t>15</w:t>
        </w:r>
        <w:r>
          <w:t>: 867–880. doi:10.1007/s10021-012-9553-z</w:t>
        </w:r>
      </w:ins>
    </w:p>
    <w:p w14:paraId="69C82C95" w14:textId="77777777" w:rsidR="005F6DEA" w:rsidRDefault="005F6DEA" w:rsidP="005F6DEA">
      <w:pPr>
        <w:pStyle w:val="Bibliography"/>
        <w:rPr>
          <w:ins w:id="355" w:author="Meyer, Michael Frederick" w:date="2020-06-11T11:50:00Z"/>
        </w:rPr>
        <w:pPrChange w:id="356" w:author="Meyer, Michael Frederick" w:date="2020-06-11T11:50:00Z">
          <w:pPr>
            <w:widowControl w:val="0"/>
            <w:autoSpaceDE w:val="0"/>
            <w:autoSpaceDN w:val="0"/>
            <w:adjustRightInd w:val="0"/>
            <w:spacing w:line="240" w:lineRule="auto"/>
          </w:pPr>
        </w:pPrChange>
      </w:pPr>
      <w:ins w:id="357" w:author="Meyer, Michael Frederick" w:date="2020-06-11T11:50:00Z">
        <w:r>
          <w:t xml:space="preserve">Sargent, J. R., and S. Falk-Petersen. 1988. The lipid biochemistry of calanoid copepods. Hydrobiologia </w:t>
        </w:r>
        <w:r>
          <w:rPr>
            <w:b/>
            <w:bCs/>
          </w:rPr>
          <w:t>167–168</w:t>
        </w:r>
        <w:r>
          <w:t>: 101–114. doi:10.1007/BF00026297</w:t>
        </w:r>
      </w:ins>
    </w:p>
    <w:p w14:paraId="3F633283" w14:textId="77777777" w:rsidR="005F6DEA" w:rsidRDefault="005F6DEA" w:rsidP="005F6DEA">
      <w:pPr>
        <w:pStyle w:val="Bibliography"/>
        <w:rPr>
          <w:ins w:id="358" w:author="Meyer, Michael Frederick" w:date="2020-06-11T11:50:00Z"/>
        </w:rPr>
        <w:pPrChange w:id="359" w:author="Meyer, Michael Frederick" w:date="2020-06-11T11:50:00Z">
          <w:pPr>
            <w:widowControl w:val="0"/>
            <w:autoSpaceDE w:val="0"/>
            <w:autoSpaceDN w:val="0"/>
            <w:adjustRightInd w:val="0"/>
            <w:spacing w:line="240" w:lineRule="auto"/>
          </w:pPr>
        </w:pPrChange>
      </w:pPr>
      <w:ins w:id="360" w:author="Meyer, Michael Frederick" w:date="2020-06-11T11:50:00Z">
        <w:r>
          <w:t xml:space="preserve">Savage, C., and R. Elmgren. 2004. MACROALGAL (FUCUS VESICULOSUS) δ15N VALUES TRACE DECREASE IN SEWAGE INFLUENCE. Ecological Applications </w:t>
        </w:r>
        <w:r>
          <w:rPr>
            <w:b/>
            <w:bCs/>
          </w:rPr>
          <w:t>14</w:t>
        </w:r>
        <w:r>
          <w:t>: 517–526. doi:10.1890/02-5396</w:t>
        </w:r>
      </w:ins>
    </w:p>
    <w:p w14:paraId="5B959205" w14:textId="77777777" w:rsidR="005F6DEA" w:rsidRDefault="005F6DEA" w:rsidP="005F6DEA">
      <w:pPr>
        <w:pStyle w:val="Bibliography"/>
        <w:rPr>
          <w:ins w:id="361" w:author="Meyer, Michael Frederick" w:date="2020-06-11T11:50:00Z"/>
        </w:rPr>
        <w:pPrChange w:id="362" w:author="Meyer, Michael Frederick" w:date="2020-06-11T11:50:00Z">
          <w:pPr>
            <w:widowControl w:val="0"/>
            <w:autoSpaceDE w:val="0"/>
            <w:autoSpaceDN w:val="0"/>
            <w:adjustRightInd w:val="0"/>
            <w:spacing w:line="240" w:lineRule="auto"/>
          </w:pPr>
        </w:pPrChange>
      </w:pPr>
      <w:ins w:id="363" w:author="Meyer, Michael Frederick" w:date="2020-06-11T11:50:00Z">
        <w:r>
          <w:t xml:space="preserve">Smith, V. H., G. D. Tilman, and J. C. Nekola. 1999. Eutrophication: impacts of excess nutrient inputs on freshwater, marine, and terrestrial ecosystems. Environmental Pollution </w:t>
        </w:r>
        <w:r>
          <w:rPr>
            <w:b/>
            <w:bCs/>
          </w:rPr>
          <w:t>100</w:t>
        </w:r>
        <w:r>
          <w:t>: 179–196. doi:10.1016/S0269-7491(99)00091-3</w:t>
        </w:r>
      </w:ins>
    </w:p>
    <w:p w14:paraId="140FC022" w14:textId="77777777" w:rsidR="005F6DEA" w:rsidRDefault="005F6DEA" w:rsidP="005F6DEA">
      <w:pPr>
        <w:pStyle w:val="Bibliography"/>
        <w:rPr>
          <w:ins w:id="364" w:author="Meyer, Michael Frederick" w:date="2020-06-11T11:50:00Z"/>
        </w:rPr>
        <w:pPrChange w:id="365" w:author="Meyer, Michael Frederick" w:date="2020-06-11T11:50:00Z">
          <w:pPr>
            <w:widowControl w:val="0"/>
            <w:autoSpaceDE w:val="0"/>
            <w:autoSpaceDN w:val="0"/>
            <w:adjustRightInd w:val="0"/>
            <w:spacing w:line="240" w:lineRule="auto"/>
          </w:pPr>
        </w:pPrChange>
      </w:pPr>
      <w:ins w:id="366" w:author="Meyer, Michael Frederick" w:date="2020-06-11T11:50:00Z">
        <w:r>
          <w:t xml:space="preserve">Swamikannu, X., and K. D. Hoagland. 1989. Effects of Snail Grazing on the Diversity and Structure of a Periphyton Community in a Eutrophic Pond. Can. J. Fish. Aquat. Sci. </w:t>
        </w:r>
        <w:r>
          <w:rPr>
            <w:b/>
            <w:bCs/>
          </w:rPr>
          <w:t>46</w:t>
        </w:r>
        <w:r>
          <w:t>: 1698–1704. doi:10.1139/f89-215</w:t>
        </w:r>
      </w:ins>
    </w:p>
    <w:p w14:paraId="3B4A848F" w14:textId="77777777" w:rsidR="005F6DEA" w:rsidRDefault="005F6DEA" w:rsidP="005F6DEA">
      <w:pPr>
        <w:pStyle w:val="Bibliography"/>
        <w:rPr>
          <w:ins w:id="367" w:author="Meyer, Michael Frederick" w:date="2020-06-11T11:50:00Z"/>
        </w:rPr>
        <w:pPrChange w:id="368" w:author="Meyer, Michael Frederick" w:date="2020-06-11T11:50:00Z">
          <w:pPr>
            <w:widowControl w:val="0"/>
            <w:autoSpaceDE w:val="0"/>
            <w:autoSpaceDN w:val="0"/>
            <w:adjustRightInd w:val="0"/>
            <w:spacing w:line="240" w:lineRule="auto"/>
          </w:pPr>
        </w:pPrChange>
      </w:pPr>
      <w:ins w:id="369" w:author="Meyer, Michael Frederick" w:date="2020-06-11T11:50:00Z">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ins>
    </w:p>
    <w:p w14:paraId="34CC423C" w14:textId="77777777" w:rsidR="005F6DEA" w:rsidRDefault="005F6DEA" w:rsidP="005F6DEA">
      <w:pPr>
        <w:pStyle w:val="Bibliography"/>
        <w:rPr>
          <w:ins w:id="370" w:author="Meyer, Michael Frederick" w:date="2020-06-11T11:50:00Z"/>
        </w:rPr>
        <w:pPrChange w:id="371" w:author="Meyer, Michael Frederick" w:date="2020-06-11T11:50:00Z">
          <w:pPr>
            <w:widowControl w:val="0"/>
            <w:autoSpaceDE w:val="0"/>
            <w:autoSpaceDN w:val="0"/>
            <w:adjustRightInd w:val="0"/>
            <w:spacing w:line="240" w:lineRule="auto"/>
          </w:pPr>
        </w:pPrChange>
      </w:pPr>
      <w:ins w:id="372" w:author="Meyer, Michael Frederick" w:date="2020-06-11T11:50:00Z">
        <w:r>
          <w:t>Timoshkin, O. A., M. V. Moore, N. N. Kulikova, and others. 2018. Groundwater contamination by sewage causes benthic algal outbreaks in the littoral zone of Lake Baikal (East Siberia). Journal of Great Lakes Research. doi:10.1016/j.jglr.2018.01.008</w:t>
        </w:r>
      </w:ins>
    </w:p>
    <w:p w14:paraId="1B15BAEF" w14:textId="77777777" w:rsidR="005F6DEA" w:rsidRDefault="005F6DEA" w:rsidP="005F6DEA">
      <w:pPr>
        <w:pStyle w:val="Bibliography"/>
        <w:rPr>
          <w:ins w:id="373" w:author="Meyer, Michael Frederick" w:date="2020-06-11T11:50:00Z"/>
        </w:rPr>
        <w:pPrChange w:id="374" w:author="Meyer, Michael Frederick" w:date="2020-06-11T11:50:00Z">
          <w:pPr>
            <w:widowControl w:val="0"/>
            <w:autoSpaceDE w:val="0"/>
            <w:autoSpaceDN w:val="0"/>
            <w:adjustRightInd w:val="0"/>
            <w:spacing w:line="240" w:lineRule="auto"/>
          </w:pPr>
        </w:pPrChange>
      </w:pPr>
      <w:ins w:id="375" w:author="Meyer, Michael Frederick" w:date="2020-06-11T11:50:00Z">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ins>
    </w:p>
    <w:p w14:paraId="2BB13313" w14:textId="77777777" w:rsidR="005F6DEA" w:rsidRDefault="005F6DEA" w:rsidP="005F6DEA">
      <w:pPr>
        <w:pStyle w:val="Bibliography"/>
        <w:rPr>
          <w:ins w:id="376" w:author="Meyer, Michael Frederick" w:date="2020-06-11T11:50:00Z"/>
        </w:rPr>
        <w:pPrChange w:id="377" w:author="Meyer, Michael Frederick" w:date="2020-06-11T11:50:00Z">
          <w:pPr>
            <w:widowControl w:val="0"/>
            <w:autoSpaceDE w:val="0"/>
            <w:autoSpaceDN w:val="0"/>
            <w:adjustRightInd w:val="0"/>
            <w:spacing w:line="240" w:lineRule="auto"/>
          </w:pPr>
        </w:pPrChange>
      </w:pPr>
      <w:ins w:id="378" w:author="Meyer, Michael Frederick" w:date="2020-06-11T11:50:00Z">
        <w:r>
          <w:t xml:space="preserve">Turetsky, M. R., R. K. Wieder, C. J. Williams, and D. H. Vitt. 2000. Organic matter accumulation, peat chemistry, and permafrost melting in peatlands of boreal Alberta. Écoscience </w:t>
        </w:r>
        <w:r>
          <w:rPr>
            <w:b/>
            <w:bCs/>
          </w:rPr>
          <w:t>7</w:t>
        </w:r>
        <w:r>
          <w:t>: 115–122. doi:10.1080/11956860.2000.11682608</w:t>
        </w:r>
      </w:ins>
    </w:p>
    <w:p w14:paraId="480127FC" w14:textId="77777777" w:rsidR="005F6DEA" w:rsidRDefault="005F6DEA" w:rsidP="005F6DEA">
      <w:pPr>
        <w:pStyle w:val="Bibliography"/>
        <w:rPr>
          <w:ins w:id="379" w:author="Meyer, Michael Frederick" w:date="2020-06-11T11:50:00Z"/>
        </w:rPr>
        <w:pPrChange w:id="380" w:author="Meyer, Michael Frederick" w:date="2020-06-11T11:50:00Z">
          <w:pPr>
            <w:widowControl w:val="0"/>
            <w:autoSpaceDE w:val="0"/>
            <w:autoSpaceDN w:val="0"/>
            <w:adjustRightInd w:val="0"/>
            <w:spacing w:line="240" w:lineRule="auto"/>
          </w:pPr>
        </w:pPrChange>
      </w:pPr>
      <w:ins w:id="381" w:author="Meyer, Michael Frederick" w:date="2020-06-11T11:50:00Z">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ins>
    </w:p>
    <w:p w14:paraId="6F67BE58" w14:textId="77777777" w:rsidR="005F6DEA" w:rsidRDefault="005F6DEA" w:rsidP="005F6DEA">
      <w:pPr>
        <w:pStyle w:val="Bibliography"/>
        <w:rPr>
          <w:ins w:id="382" w:author="Meyer, Michael Frederick" w:date="2020-06-11T11:50:00Z"/>
        </w:rPr>
        <w:pPrChange w:id="383" w:author="Meyer, Michael Frederick" w:date="2020-06-11T11:50:00Z">
          <w:pPr>
            <w:widowControl w:val="0"/>
            <w:autoSpaceDE w:val="0"/>
            <w:autoSpaceDN w:val="0"/>
            <w:adjustRightInd w:val="0"/>
            <w:spacing w:line="240" w:lineRule="auto"/>
          </w:pPr>
        </w:pPrChange>
      </w:pPr>
      <w:ins w:id="384" w:author="Meyer, Michael Frederick" w:date="2020-06-11T11:50:00Z">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ins>
    </w:p>
    <w:p w14:paraId="79FE20F7" w14:textId="77777777" w:rsidR="005F6DEA" w:rsidRDefault="005F6DEA" w:rsidP="005F6DEA">
      <w:pPr>
        <w:pStyle w:val="Bibliography"/>
        <w:rPr>
          <w:ins w:id="385" w:author="Meyer, Michael Frederick" w:date="2020-06-11T11:50:00Z"/>
        </w:rPr>
        <w:pPrChange w:id="386" w:author="Meyer, Michael Frederick" w:date="2020-06-11T11:50:00Z">
          <w:pPr>
            <w:widowControl w:val="0"/>
            <w:autoSpaceDE w:val="0"/>
            <w:autoSpaceDN w:val="0"/>
            <w:adjustRightInd w:val="0"/>
            <w:spacing w:line="240" w:lineRule="auto"/>
          </w:pPr>
        </w:pPrChange>
      </w:pPr>
      <w:ins w:id="387" w:author="Meyer, Michael Frederick" w:date="2020-06-11T11:50:00Z">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ins>
    </w:p>
    <w:p w14:paraId="25438C42" w14:textId="77777777" w:rsidR="005F6DEA" w:rsidRDefault="005F6DEA" w:rsidP="005F6DEA">
      <w:pPr>
        <w:pStyle w:val="Bibliography"/>
        <w:rPr>
          <w:ins w:id="388" w:author="Meyer, Michael Frederick" w:date="2020-06-11T11:50:00Z"/>
        </w:rPr>
        <w:pPrChange w:id="389" w:author="Meyer, Michael Frederick" w:date="2020-06-11T11:50:00Z">
          <w:pPr>
            <w:widowControl w:val="0"/>
            <w:autoSpaceDE w:val="0"/>
            <w:autoSpaceDN w:val="0"/>
            <w:adjustRightInd w:val="0"/>
            <w:spacing w:line="240" w:lineRule="auto"/>
          </w:pPr>
        </w:pPrChange>
      </w:pPr>
      <w:ins w:id="390" w:author="Meyer, Michael Frederick" w:date="2020-06-11T11:50:00Z">
        <w:r>
          <w:t xml:space="preserve">Wayland, M., and K. A. Hobson. 2001. Stable carbon, nitrogen, and sulfur isotope ratios in riparian food webs on rivers receiving sewage and pulp-mill effluents. Can. J. Zool. </w:t>
        </w:r>
        <w:r>
          <w:rPr>
            <w:b/>
            <w:bCs/>
          </w:rPr>
          <w:t>79</w:t>
        </w:r>
        <w:r>
          <w:t>: 5–15. doi:10.1139/z00-169</w:t>
        </w:r>
      </w:ins>
    </w:p>
    <w:p w14:paraId="2B688271" w14:textId="77777777" w:rsidR="005F6DEA" w:rsidRDefault="005F6DEA" w:rsidP="005F6DEA">
      <w:pPr>
        <w:pStyle w:val="Bibliography"/>
        <w:rPr>
          <w:ins w:id="391" w:author="Meyer, Michael Frederick" w:date="2020-06-11T11:50:00Z"/>
        </w:rPr>
        <w:pPrChange w:id="392" w:author="Meyer, Michael Frederick" w:date="2020-06-11T11:50:00Z">
          <w:pPr>
            <w:widowControl w:val="0"/>
            <w:autoSpaceDE w:val="0"/>
            <w:autoSpaceDN w:val="0"/>
            <w:adjustRightInd w:val="0"/>
            <w:spacing w:line="240" w:lineRule="auto"/>
          </w:pPr>
        </w:pPrChange>
      </w:pPr>
      <w:ins w:id="393" w:author="Meyer, Michael Frederick" w:date="2020-06-11T11:50:00Z">
        <w:r>
          <w:t>Wickham, H. 2016. ggplot2: Elegant Graphics for Data Analysis, Springer-Verlag.</w:t>
        </w:r>
      </w:ins>
    </w:p>
    <w:p w14:paraId="6360E0F2" w14:textId="77777777" w:rsidR="005F6DEA" w:rsidRDefault="005F6DEA" w:rsidP="005F6DEA">
      <w:pPr>
        <w:pStyle w:val="Bibliography"/>
        <w:rPr>
          <w:ins w:id="394" w:author="Meyer, Michael Frederick" w:date="2020-06-11T11:50:00Z"/>
        </w:rPr>
        <w:pPrChange w:id="395" w:author="Meyer, Michael Frederick" w:date="2020-06-11T11:50:00Z">
          <w:pPr>
            <w:widowControl w:val="0"/>
            <w:autoSpaceDE w:val="0"/>
            <w:autoSpaceDN w:val="0"/>
            <w:adjustRightInd w:val="0"/>
            <w:spacing w:line="240" w:lineRule="auto"/>
          </w:pPr>
        </w:pPrChange>
      </w:pPr>
      <w:ins w:id="396" w:author="Meyer, Michael Frederick" w:date="2020-06-11T11:50:00Z">
        <w:r>
          <w:t>Wickham, H., R. Francois, L. Henry, and K. Mueller. 2019. dplyr: A Grammar of Data Manipulation,.</w:t>
        </w:r>
      </w:ins>
    </w:p>
    <w:p w14:paraId="16A29116" w14:textId="77777777" w:rsidR="005F6DEA" w:rsidRDefault="005F6DEA" w:rsidP="005F6DEA">
      <w:pPr>
        <w:pStyle w:val="Bibliography"/>
        <w:rPr>
          <w:ins w:id="397" w:author="Meyer, Michael Frederick" w:date="2020-06-11T11:50:00Z"/>
        </w:rPr>
        <w:pPrChange w:id="398" w:author="Meyer, Michael Frederick" w:date="2020-06-11T11:50:00Z">
          <w:pPr>
            <w:widowControl w:val="0"/>
            <w:autoSpaceDE w:val="0"/>
            <w:autoSpaceDN w:val="0"/>
            <w:adjustRightInd w:val="0"/>
            <w:spacing w:line="240" w:lineRule="auto"/>
          </w:pPr>
        </w:pPrChange>
      </w:pPr>
      <w:ins w:id="399" w:author="Meyer, Michael Frederick" w:date="2020-06-11T11:50:00Z">
        <w:r>
          <w:t>Wickham, H., and L. Henry. 2019. tidyr: Easily Tidy Data with ‘spread()’ and ‘gather()’ Functions,.</w:t>
        </w:r>
      </w:ins>
    </w:p>
    <w:p w14:paraId="75A4C56B" w14:textId="77777777" w:rsidR="005F6DEA" w:rsidRDefault="005F6DEA" w:rsidP="005F6DEA">
      <w:pPr>
        <w:pStyle w:val="Bibliography"/>
        <w:rPr>
          <w:ins w:id="400" w:author="Meyer, Michael Frederick" w:date="2020-06-11T11:50:00Z"/>
        </w:rPr>
        <w:pPrChange w:id="401" w:author="Meyer, Michael Frederick" w:date="2020-06-11T11:50:00Z">
          <w:pPr>
            <w:widowControl w:val="0"/>
            <w:autoSpaceDE w:val="0"/>
            <w:autoSpaceDN w:val="0"/>
            <w:adjustRightInd w:val="0"/>
            <w:spacing w:line="240" w:lineRule="auto"/>
          </w:pPr>
        </w:pPrChange>
      </w:pPr>
      <w:ins w:id="402" w:author="Meyer, Michael Frederick" w:date="2020-06-11T11:50:00Z">
        <w:r>
          <w:t xml:space="preserve">Yang, Y., W. Song, H. Lin, W. Wang, L. Du, and W. Xing. 2018. Antibiotics and antibiotic resistance genes in global lakes: A review and meta-analysis. Environment International </w:t>
        </w:r>
        <w:r>
          <w:rPr>
            <w:b/>
            <w:bCs/>
          </w:rPr>
          <w:t>116</w:t>
        </w:r>
        <w:r>
          <w:t>: 60–73. doi:10.1016/j.envint.2018.04.011</w:t>
        </w:r>
      </w:ins>
    </w:p>
    <w:p w14:paraId="4D367E33" w14:textId="77777777" w:rsidR="005F6DEA" w:rsidRDefault="005F6DEA" w:rsidP="005F6DEA">
      <w:pPr>
        <w:pStyle w:val="Bibliography"/>
        <w:rPr>
          <w:ins w:id="403" w:author="Meyer, Michael Frederick" w:date="2020-06-11T11:50:00Z"/>
        </w:rPr>
        <w:pPrChange w:id="404" w:author="Meyer, Michael Frederick" w:date="2020-06-11T11:50:00Z">
          <w:pPr>
            <w:widowControl w:val="0"/>
            <w:autoSpaceDE w:val="0"/>
            <w:autoSpaceDN w:val="0"/>
            <w:adjustRightInd w:val="0"/>
            <w:spacing w:line="240" w:lineRule="auto"/>
          </w:pPr>
        </w:pPrChange>
      </w:pPr>
      <w:ins w:id="405" w:author="Meyer, Michael Frederick" w:date="2020-06-11T11:50:00Z">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ins>
    </w:p>
    <w:p w14:paraId="3E944CC2" w14:textId="77777777" w:rsidR="005F6DEA" w:rsidRDefault="005F6DEA" w:rsidP="005F6DEA">
      <w:pPr>
        <w:pStyle w:val="Bibliography"/>
        <w:rPr>
          <w:ins w:id="406" w:author="Meyer, Michael Frederick" w:date="2020-06-11T11:50:00Z"/>
        </w:rPr>
        <w:pPrChange w:id="407" w:author="Meyer, Michael Frederick" w:date="2020-06-11T11:50:00Z">
          <w:pPr>
            <w:widowControl w:val="0"/>
            <w:autoSpaceDE w:val="0"/>
            <w:autoSpaceDN w:val="0"/>
            <w:adjustRightInd w:val="0"/>
            <w:spacing w:line="240" w:lineRule="auto"/>
          </w:pPr>
        </w:pPrChange>
      </w:pPr>
      <w:ins w:id="408" w:author="Meyer, Michael Frederick" w:date="2020-06-11T11:50:00Z">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ins>
    </w:p>
    <w:p w14:paraId="78DF4722" w14:textId="5A518D56" w:rsidR="00E97A2F" w:rsidDel="005F6DEA" w:rsidRDefault="00E97A2F">
      <w:pPr>
        <w:pStyle w:val="Bibliography"/>
        <w:rPr>
          <w:del w:id="409" w:author="Meyer, Michael Frederick" w:date="2020-06-11T11:50:00Z"/>
        </w:rPr>
        <w:pPrChange w:id="410" w:author="Meyer, Michael Frederick" w:date="2020-06-09T16:43:00Z">
          <w:pPr>
            <w:widowControl w:val="0"/>
            <w:autoSpaceDE w:val="0"/>
            <w:autoSpaceDN w:val="0"/>
            <w:adjustRightInd w:val="0"/>
            <w:spacing w:line="240" w:lineRule="auto"/>
          </w:pPr>
        </w:pPrChange>
      </w:pPr>
      <w:del w:id="411" w:author="Meyer, Michael Frederick" w:date="2020-06-11T11:50:00Z">
        <w:r w:rsidDel="005F6DEA">
          <w:delText xml:space="preserve">Anderson, M. J. 2001. A new method for non-parametric multivariate analysis of variance. Austral Ecology </w:delText>
        </w:r>
        <w:r w:rsidDel="005F6DEA">
          <w:rPr>
            <w:b/>
            <w:bCs/>
          </w:rPr>
          <w:delText>26</w:delText>
        </w:r>
        <w:r w:rsidDel="005F6DEA">
          <w:delText>: 32–46. doi:10.1111/j.1442-9993.2001.01070.pp.x</w:delText>
        </w:r>
      </w:del>
    </w:p>
    <w:p w14:paraId="28B8D9F7" w14:textId="54C7DB40" w:rsidR="00E97A2F" w:rsidDel="005F6DEA" w:rsidRDefault="00E97A2F">
      <w:pPr>
        <w:pStyle w:val="Bibliography"/>
        <w:rPr>
          <w:del w:id="412" w:author="Meyer, Michael Frederick" w:date="2020-06-11T11:50:00Z"/>
        </w:rPr>
        <w:pPrChange w:id="413" w:author="Meyer, Michael Frederick" w:date="2020-06-09T16:43:00Z">
          <w:pPr>
            <w:widowControl w:val="0"/>
            <w:autoSpaceDE w:val="0"/>
            <w:autoSpaceDN w:val="0"/>
            <w:adjustRightInd w:val="0"/>
            <w:spacing w:line="240" w:lineRule="auto"/>
          </w:pPr>
        </w:pPrChange>
      </w:pPr>
      <w:del w:id="414" w:author="Meyer, Michael Frederick" w:date="2020-06-11T11:50:00Z">
        <w:r w:rsidDel="005F6DEA">
          <w:delText xml:space="preserve">Andersson, E., and A.-K. Brunberg. 2006. Inorganic nutrient acquisition in a shallow clearwater lake – dominance of benthic microbiota. Aquatic Sciences </w:delText>
        </w:r>
        <w:r w:rsidDel="005F6DEA">
          <w:rPr>
            <w:b/>
            <w:bCs/>
          </w:rPr>
          <w:delText>68</w:delText>
        </w:r>
        <w:r w:rsidDel="005F6DEA">
          <w:delText>: 172–180. doi:10.1007/s00027-006-0805-x</w:delText>
        </w:r>
      </w:del>
    </w:p>
    <w:p w14:paraId="568EA0E3" w14:textId="6F58F838" w:rsidR="00E97A2F" w:rsidDel="005F6DEA" w:rsidRDefault="00E97A2F">
      <w:pPr>
        <w:pStyle w:val="Bibliography"/>
        <w:rPr>
          <w:del w:id="415" w:author="Meyer, Michael Frederick" w:date="2020-06-11T11:50:00Z"/>
        </w:rPr>
        <w:pPrChange w:id="416" w:author="Meyer, Michael Frederick" w:date="2020-06-09T16:43:00Z">
          <w:pPr>
            <w:widowControl w:val="0"/>
            <w:autoSpaceDE w:val="0"/>
            <w:autoSpaceDN w:val="0"/>
            <w:adjustRightInd w:val="0"/>
            <w:spacing w:line="240" w:lineRule="auto"/>
          </w:pPr>
        </w:pPrChange>
      </w:pPr>
      <w:del w:id="417" w:author="Meyer, Michael Frederick" w:date="2020-06-11T11:50:00Z">
        <w:r w:rsidDel="005F6DEA">
          <w:delText xml:space="preserve">Barnes, D. K. A., F. Galgani, R. C. Thompson, and M. Barlaz. 2009. Accumulation and fragmentation of plastic debris in global environments. Philos Trans R Soc Lond B Biol Sci </w:delText>
        </w:r>
        <w:r w:rsidDel="005F6DEA">
          <w:rPr>
            <w:b/>
            <w:bCs/>
          </w:rPr>
          <w:delText>364</w:delText>
        </w:r>
        <w:r w:rsidDel="005F6DEA">
          <w:delText>: 1985–1998. doi:10.1098/rstb.2008.0205</w:delText>
        </w:r>
      </w:del>
    </w:p>
    <w:p w14:paraId="38BEFB3C" w14:textId="42C33607" w:rsidR="00E97A2F" w:rsidDel="005F6DEA" w:rsidRDefault="00E97A2F">
      <w:pPr>
        <w:pStyle w:val="Bibliography"/>
        <w:rPr>
          <w:del w:id="418" w:author="Meyer, Michael Frederick" w:date="2020-06-11T11:50:00Z"/>
        </w:rPr>
        <w:pPrChange w:id="419" w:author="Meyer, Michael Frederick" w:date="2020-06-09T16:43:00Z">
          <w:pPr>
            <w:widowControl w:val="0"/>
            <w:autoSpaceDE w:val="0"/>
            <w:autoSpaceDN w:val="0"/>
            <w:adjustRightInd w:val="0"/>
            <w:spacing w:line="240" w:lineRule="auto"/>
          </w:pPr>
        </w:pPrChange>
      </w:pPr>
      <w:del w:id="420" w:author="Meyer, Michael Frederick" w:date="2020-06-11T11:50:00Z">
        <w:r w:rsidDel="005F6DEA">
          <w:delText xml:space="preserve">Bendz, D., N. A. Paxéus, T. R. Ginn, and F. J. Loge. 2005. Occurrence and fate of pharmaceutically active compounds in the environment, a case study: Höje River in Sweden. Journal of Hazardous Materials </w:delText>
        </w:r>
        <w:r w:rsidDel="005F6DEA">
          <w:rPr>
            <w:b/>
            <w:bCs/>
          </w:rPr>
          <w:delText>122</w:delText>
        </w:r>
        <w:r w:rsidDel="005F6DEA">
          <w:delText>: 195–204. doi:10.1016/j.jhazmat.2005.03.012</w:delText>
        </w:r>
      </w:del>
    </w:p>
    <w:p w14:paraId="11B8ED50" w14:textId="20684260" w:rsidR="00E97A2F" w:rsidDel="005F6DEA" w:rsidRDefault="00E97A2F">
      <w:pPr>
        <w:pStyle w:val="Bibliography"/>
        <w:rPr>
          <w:del w:id="421" w:author="Meyer, Michael Frederick" w:date="2020-06-11T11:50:00Z"/>
        </w:rPr>
        <w:pPrChange w:id="422" w:author="Meyer, Michael Frederick" w:date="2020-06-09T16:43:00Z">
          <w:pPr>
            <w:widowControl w:val="0"/>
            <w:autoSpaceDE w:val="0"/>
            <w:autoSpaceDN w:val="0"/>
            <w:adjustRightInd w:val="0"/>
            <w:spacing w:line="240" w:lineRule="auto"/>
          </w:pPr>
        </w:pPrChange>
      </w:pPr>
      <w:del w:id="423" w:author="Meyer, Michael Frederick" w:date="2020-06-11T11:50:00Z">
        <w:r w:rsidDel="005F6DEA">
          <w:delText xml:space="preserve">Brandon, J. A., A. Freibott, and L. M. Sala. 2020. Patterns of suspended and salp-ingested microplastic debris in the North Pacific investigated with epifluorescence microscopy. Limnology and Oceanography Letters </w:delText>
        </w:r>
        <w:r w:rsidDel="005F6DEA">
          <w:rPr>
            <w:b/>
            <w:bCs/>
          </w:rPr>
          <w:delText>5</w:delText>
        </w:r>
        <w:r w:rsidDel="005F6DEA">
          <w:delText>: 46–53. doi:10.1002/lol2.10127</w:delText>
        </w:r>
      </w:del>
    </w:p>
    <w:p w14:paraId="7E74D898" w14:textId="78B0CB37" w:rsidR="00E97A2F" w:rsidDel="005F6DEA" w:rsidRDefault="00E97A2F">
      <w:pPr>
        <w:pStyle w:val="Bibliography"/>
        <w:rPr>
          <w:del w:id="424" w:author="Meyer, Michael Frederick" w:date="2020-06-11T11:50:00Z"/>
        </w:rPr>
        <w:pPrChange w:id="425" w:author="Meyer, Michael Frederick" w:date="2020-06-09T16:43:00Z">
          <w:pPr>
            <w:widowControl w:val="0"/>
            <w:autoSpaceDE w:val="0"/>
            <w:autoSpaceDN w:val="0"/>
            <w:adjustRightInd w:val="0"/>
            <w:spacing w:line="240" w:lineRule="auto"/>
          </w:pPr>
        </w:pPrChange>
      </w:pPr>
      <w:del w:id="426" w:author="Meyer, Michael Frederick" w:date="2020-06-11T11:50:00Z">
        <w:r w:rsidDel="005F6DEA">
          <w:delText xml:space="preserve">Brandon, J., M. Goldstein, and M. D. Ohman. 2016. Long-term aging and degradation of microplastic particles: Comparing in situ oceanic and experimental weathering patterns. Marine Pollution Bulletin </w:delText>
        </w:r>
        <w:r w:rsidDel="005F6DEA">
          <w:rPr>
            <w:b/>
            <w:bCs/>
          </w:rPr>
          <w:delText>110</w:delText>
        </w:r>
        <w:r w:rsidDel="005F6DEA">
          <w:delText>: 299–308. doi:10.1016/j.marpolbul.2016.06.048</w:delText>
        </w:r>
      </w:del>
    </w:p>
    <w:p w14:paraId="63A64ACF" w14:textId="0AC1A720" w:rsidR="00E97A2F" w:rsidDel="005F6DEA" w:rsidRDefault="00E97A2F">
      <w:pPr>
        <w:pStyle w:val="Bibliography"/>
        <w:rPr>
          <w:del w:id="427" w:author="Meyer, Michael Frederick" w:date="2020-06-11T11:50:00Z"/>
        </w:rPr>
        <w:pPrChange w:id="428" w:author="Meyer, Michael Frederick" w:date="2020-06-09T16:43:00Z">
          <w:pPr>
            <w:widowControl w:val="0"/>
            <w:autoSpaceDE w:val="0"/>
            <w:autoSpaceDN w:val="0"/>
            <w:adjustRightInd w:val="0"/>
            <w:spacing w:line="240" w:lineRule="auto"/>
          </w:pPr>
        </w:pPrChange>
      </w:pPr>
      <w:del w:id="429" w:author="Meyer, Michael Frederick" w:date="2020-06-11T11:50:00Z">
        <w:r w:rsidDel="005F6DEA">
          <w:delText xml:space="preserve">Carpenter, S. R., D. Ludwig, and W. A. Brock. 1999. Management of Eutrophication for Lakes Subject to Potentially Irreversible Change. Ecological Applications </w:delText>
        </w:r>
        <w:r w:rsidDel="005F6DEA">
          <w:rPr>
            <w:b/>
            <w:bCs/>
          </w:rPr>
          <w:delText>9</w:delText>
        </w:r>
        <w:r w:rsidDel="005F6DEA">
          <w:delText>: 751–771.</w:delText>
        </w:r>
      </w:del>
    </w:p>
    <w:p w14:paraId="7D90D052" w14:textId="504CEB56" w:rsidR="00E97A2F" w:rsidDel="005F6DEA" w:rsidRDefault="00E97A2F">
      <w:pPr>
        <w:pStyle w:val="Bibliography"/>
        <w:rPr>
          <w:del w:id="430" w:author="Meyer, Michael Frederick" w:date="2020-06-11T11:50:00Z"/>
        </w:rPr>
        <w:pPrChange w:id="431" w:author="Meyer, Michael Frederick" w:date="2020-06-09T16:43:00Z">
          <w:pPr>
            <w:widowControl w:val="0"/>
            <w:autoSpaceDE w:val="0"/>
            <w:autoSpaceDN w:val="0"/>
            <w:adjustRightInd w:val="0"/>
            <w:spacing w:line="240" w:lineRule="auto"/>
          </w:pPr>
        </w:pPrChange>
      </w:pPr>
      <w:del w:id="432" w:author="Meyer, Michael Frederick" w:date="2020-06-11T11:50:00Z">
        <w:r w:rsidDel="005F6DEA">
          <w:delText xml:space="preserve">Castell, J. D., E. J. Kennedy, S. M. C. Robinson, G. J. Parsons, T. J. Blair, and E. Gonzalez-Duran. 2004. Effect of dietary lipids on fatty acid composition and metabolism in juvenile green sea urchins (Strongylocentrotus droebachiensis). Aquaculture </w:delText>
        </w:r>
        <w:r w:rsidDel="005F6DEA">
          <w:rPr>
            <w:b/>
            <w:bCs/>
          </w:rPr>
          <w:delText>242</w:delText>
        </w:r>
        <w:r w:rsidDel="005F6DEA">
          <w:delText>: 417–435. doi:10.1016/j.aquaculture.2003.11.003</w:delText>
        </w:r>
      </w:del>
    </w:p>
    <w:p w14:paraId="3794D3EC" w14:textId="08D0B3ED" w:rsidR="00E97A2F" w:rsidDel="005F6DEA" w:rsidRDefault="00E97A2F">
      <w:pPr>
        <w:pStyle w:val="Bibliography"/>
        <w:rPr>
          <w:del w:id="433" w:author="Meyer, Michael Frederick" w:date="2020-06-11T11:50:00Z"/>
        </w:rPr>
        <w:pPrChange w:id="434" w:author="Meyer, Michael Frederick" w:date="2020-06-09T16:43:00Z">
          <w:pPr>
            <w:widowControl w:val="0"/>
            <w:autoSpaceDE w:val="0"/>
            <w:autoSpaceDN w:val="0"/>
            <w:adjustRightInd w:val="0"/>
            <w:spacing w:line="240" w:lineRule="auto"/>
          </w:pPr>
        </w:pPrChange>
      </w:pPr>
      <w:del w:id="435" w:author="Meyer, Michael Frederick" w:date="2020-06-11T11:50:00Z">
        <w:r w:rsidDel="005F6DEA">
          <w:lastRenderedPageBreak/>
          <w:delText xml:space="preserve">Chang, H.-Y., S.-H. Wu, K.-T. Shao, and others. 2012. Longitudinal variation in food sources and their use by aquatic fauna along a subtropical river in Taiwan. Freshwater Biology </w:delText>
        </w:r>
        <w:r w:rsidDel="005F6DEA">
          <w:rPr>
            <w:b/>
            <w:bCs/>
          </w:rPr>
          <w:delText>57</w:delText>
        </w:r>
        <w:r w:rsidDel="005F6DEA">
          <w:delText>: 1839–1853. doi:10.1111/j.1365-2427.2012.02843.x</w:delText>
        </w:r>
      </w:del>
    </w:p>
    <w:p w14:paraId="6392E192" w14:textId="38568A73" w:rsidR="00E97A2F" w:rsidDel="005F6DEA" w:rsidRDefault="00E97A2F">
      <w:pPr>
        <w:pStyle w:val="Bibliography"/>
        <w:rPr>
          <w:del w:id="436" w:author="Meyer, Michael Frederick" w:date="2020-06-11T11:50:00Z"/>
        </w:rPr>
        <w:pPrChange w:id="437" w:author="Meyer, Michael Frederick" w:date="2020-06-09T16:43:00Z">
          <w:pPr>
            <w:widowControl w:val="0"/>
            <w:autoSpaceDE w:val="0"/>
            <w:autoSpaceDN w:val="0"/>
            <w:adjustRightInd w:val="0"/>
            <w:spacing w:line="240" w:lineRule="auto"/>
          </w:pPr>
        </w:pPrChange>
      </w:pPr>
      <w:del w:id="438" w:author="Meyer, Michael Frederick" w:date="2020-06-11T11:50:00Z">
        <w:r w:rsidDel="005F6DEA">
          <w:delText xml:space="preserve">Cole, M. L., I. Valiela, K. D. Kroeger, and others. 2004. Assessment of a delta15N isotopic method to indicate anthropogenic eutrophication in aquatic ecosystems. J. Environ. Qual. </w:delText>
        </w:r>
        <w:r w:rsidDel="005F6DEA">
          <w:rPr>
            <w:b/>
            <w:bCs/>
          </w:rPr>
          <w:delText>33</w:delText>
        </w:r>
        <w:r w:rsidDel="005F6DEA">
          <w:delText>: 124–132. doi:10.2134/jeq2004.1240</w:delText>
        </w:r>
      </w:del>
    </w:p>
    <w:p w14:paraId="14E479E7" w14:textId="378F0B17" w:rsidR="00E97A2F" w:rsidDel="005F6DEA" w:rsidRDefault="00E97A2F">
      <w:pPr>
        <w:pStyle w:val="Bibliography"/>
        <w:rPr>
          <w:del w:id="439" w:author="Meyer, Michael Frederick" w:date="2020-06-11T11:50:00Z"/>
        </w:rPr>
        <w:pPrChange w:id="440" w:author="Meyer, Michael Frederick" w:date="2020-06-09T16:43:00Z">
          <w:pPr>
            <w:widowControl w:val="0"/>
            <w:autoSpaceDE w:val="0"/>
            <w:autoSpaceDN w:val="0"/>
            <w:adjustRightInd w:val="0"/>
            <w:spacing w:line="240" w:lineRule="auto"/>
          </w:pPr>
        </w:pPrChange>
      </w:pPr>
      <w:del w:id="441" w:author="Meyer, Michael Frederick" w:date="2020-06-11T11:50:00Z">
        <w:r w:rsidDel="005F6DEA">
          <w:delText xml:space="preserve">Dalsgaard, J., M. St. John, G. Kattner, D. Müller-Navarra, and W. Hagen. 2003. Fatty acid trophic markers in the pelagic marine environment, p. 225–340. </w:delText>
        </w:r>
        <w:r w:rsidDel="005F6DEA">
          <w:rPr>
            <w:i/>
            <w:iCs/>
          </w:rPr>
          <w:delText>In</w:delText>
        </w:r>
        <w:r w:rsidDel="005F6DEA">
          <w:delText xml:space="preserve"> Advances in Marine Biology. Elsevier.</w:delText>
        </w:r>
      </w:del>
    </w:p>
    <w:p w14:paraId="1C2560EC" w14:textId="396003D6" w:rsidR="00E97A2F" w:rsidDel="005F6DEA" w:rsidRDefault="00E97A2F">
      <w:pPr>
        <w:pStyle w:val="Bibliography"/>
        <w:rPr>
          <w:del w:id="442" w:author="Meyer, Michael Frederick" w:date="2020-06-11T11:50:00Z"/>
        </w:rPr>
        <w:pPrChange w:id="443" w:author="Meyer, Michael Frederick" w:date="2020-06-09T16:43:00Z">
          <w:pPr>
            <w:widowControl w:val="0"/>
            <w:autoSpaceDE w:val="0"/>
            <w:autoSpaceDN w:val="0"/>
            <w:adjustRightInd w:val="0"/>
            <w:spacing w:line="240" w:lineRule="auto"/>
          </w:pPr>
        </w:pPrChange>
      </w:pPr>
      <w:del w:id="444" w:author="Meyer, Michael Frederick" w:date="2020-06-11T11:50:00Z">
        <w:r w:rsidDel="005F6DEA">
          <w:delText xml:space="preserve">Desvilettes, Ch., G. Bourdier, and J. Ch. Breton. 1997. On the occurrence of a possible bioconversion of linolenic acid into docosahexaenoic acid by the copepod </w:delText>
        </w:r>
        <w:r w:rsidDel="005F6DEA">
          <w:rPr>
            <w:i/>
            <w:iCs/>
          </w:rPr>
          <w:delText>Eucyclops serrulatus</w:delText>
        </w:r>
        <w:r w:rsidDel="005F6DEA">
          <w:delText xml:space="preserve"> fed on microalgae. J Plankton Res </w:delText>
        </w:r>
        <w:r w:rsidDel="005F6DEA">
          <w:rPr>
            <w:b/>
            <w:bCs/>
          </w:rPr>
          <w:delText>19</w:delText>
        </w:r>
        <w:r w:rsidDel="005F6DEA">
          <w:delText>: 273–278. doi:10.1093/plankt/19.2.273</w:delText>
        </w:r>
      </w:del>
    </w:p>
    <w:p w14:paraId="6103F495" w14:textId="365DE731" w:rsidR="00E97A2F" w:rsidDel="005F6DEA" w:rsidRDefault="00E97A2F">
      <w:pPr>
        <w:pStyle w:val="Bibliography"/>
        <w:rPr>
          <w:del w:id="445" w:author="Meyer, Michael Frederick" w:date="2020-06-11T11:50:00Z"/>
        </w:rPr>
        <w:pPrChange w:id="446" w:author="Meyer, Michael Frederick" w:date="2020-06-09T16:43:00Z">
          <w:pPr>
            <w:widowControl w:val="0"/>
            <w:autoSpaceDE w:val="0"/>
            <w:autoSpaceDN w:val="0"/>
            <w:adjustRightInd w:val="0"/>
            <w:spacing w:line="240" w:lineRule="auto"/>
          </w:pPr>
        </w:pPrChange>
      </w:pPr>
      <w:del w:id="447" w:author="Meyer, Michael Frederick" w:date="2020-06-11T11:50:00Z">
        <w:r w:rsidDel="005F6DEA">
          <w:delTex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delText>
        </w:r>
        <w:r w:rsidDel="005F6DEA">
          <w:rPr>
            <w:b/>
            <w:bCs/>
          </w:rPr>
          <w:delText>402</w:delText>
        </w:r>
        <w:r w:rsidDel="005F6DEA">
          <w:delText>: 201–216. doi:10.1016/j.scitotenv.2008.02.021</w:delText>
        </w:r>
      </w:del>
    </w:p>
    <w:p w14:paraId="6FCAD077" w14:textId="7D7AF5DE" w:rsidR="00E97A2F" w:rsidDel="005F6DEA" w:rsidRDefault="00E97A2F">
      <w:pPr>
        <w:pStyle w:val="Bibliography"/>
        <w:rPr>
          <w:del w:id="448" w:author="Meyer, Michael Frederick" w:date="2020-06-11T11:50:00Z"/>
        </w:rPr>
        <w:pPrChange w:id="449" w:author="Meyer, Michael Frederick" w:date="2020-06-09T16:43:00Z">
          <w:pPr>
            <w:widowControl w:val="0"/>
            <w:autoSpaceDE w:val="0"/>
            <w:autoSpaceDN w:val="0"/>
            <w:adjustRightInd w:val="0"/>
            <w:spacing w:line="240" w:lineRule="auto"/>
          </w:pPr>
        </w:pPrChange>
      </w:pPr>
      <w:del w:id="450" w:author="Meyer, Michael Frederick" w:date="2020-06-11T11:50:00Z">
        <w:r w:rsidDel="005F6DEA">
          <w:delText xml:space="preserve">Free, C. M., O. P. Jensen, S. A. Mason, M. Eriksen, N. J. Williamson, and B. Boldgiv. 2014. High-levels of microplastic pollution in a large, remote, mountain lake. Marine Pollution Bulletin </w:delText>
        </w:r>
        <w:r w:rsidDel="005F6DEA">
          <w:rPr>
            <w:b/>
            <w:bCs/>
          </w:rPr>
          <w:delText>85</w:delText>
        </w:r>
        <w:r w:rsidDel="005F6DEA">
          <w:delText>: 156–163. doi:10.1016/j.marpolbul.2014.06.001</w:delText>
        </w:r>
      </w:del>
    </w:p>
    <w:p w14:paraId="52AC6B5A" w14:textId="5C135C09" w:rsidR="00E97A2F" w:rsidDel="005F6DEA" w:rsidRDefault="00E97A2F">
      <w:pPr>
        <w:pStyle w:val="Bibliography"/>
        <w:rPr>
          <w:del w:id="451" w:author="Meyer, Michael Frederick" w:date="2020-06-11T11:50:00Z"/>
        </w:rPr>
        <w:pPrChange w:id="452" w:author="Meyer, Michael Frederick" w:date="2020-06-09T16:43:00Z">
          <w:pPr>
            <w:widowControl w:val="0"/>
            <w:autoSpaceDE w:val="0"/>
            <w:autoSpaceDN w:val="0"/>
            <w:adjustRightInd w:val="0"/>
            <w:spacing w:line="240" w:lineRule="auto"/>
          </w:pPr>
        </w:pPrChange>
      </w:pPr>
      <w:del w:id="453" w:author="Meyer, Michael Frederick" w:date="2020-06-11T11:50:00Z">
        <w:r w:rsidDel="005F6DEA">
          <w:delText xml:space="preserve">Galloway, A. W. E., and M. Winder. 2015. Partitioning the Relative Importance of Phylogeny and Environmental Conditions on Phytoplankton Fatty Acids. PLOS ONE </w:delText>
        </w:r>
        <w:r w:rsidDel="005F6DEA">
          <w:rPr>
            <w:b/>
            <w:bCs/>
          </w:rPr>
          <w:delText>10</w:delText>
        </w:r>
        <w:r w:rsidDel="005F6DEA">
          <w:delText>: e0130053. doi:10.1371/journal.pone.0130053</w:delText>
        </w:r>
      </w:del>
    </w:p>
    <w:p w14:paraId="3B9F3AEE" w14:textId="6265E67B" w:rsidR="00E97A2F" w:rsidDel="005F6DEA" w:rsidRDefault="00E97A2F">
      <w:pPr>
        <w:pStyle w:val="Bibliography"/>
        <w:rPr>
          <w:del w:id="454" w:author="Meyer, Michael Frederick" w:date="2020-06-11T11:50:00Z"/>
        </w:rPr>
        <w:pPrChange w:id="455" w:author="Meyer, Michael Frederick" w:date="2020-06-09T16:43:00Z">
          <w:pPr>
            <w:widowControl w:val="0"/>
            <w:autoSpaceDE w:val="0"/>
            <w:autoSpaceDN w:val="0"/>
            <w:adjustRightInd w:val="0"/>
            <w:spacing w:line="240" w:lineRule="auto"/>
          </w:pPr>
        </w:pPrChange>
      </w:pPr>
      <w:del w:id="456" w:author="Meyer, Michael Frederick" w:date="2020-06-11T11:50:00Z">
        <w:r w:rsidDel="005F6DEA">
          <w:delText xml:space="preserve">Gartner, A., P. Lavery, and A. J. Smit. 2002. Use of delta N-15 signatures of different functional forms of macroalgae and filter-feeders to reveal temporal and spatial patterns in sewage dispersal. Mar. Ecol.-Prog. Ser. </w:delText>
        </w:r>
        <w:r w:rsidDel="005F6DEA">
          <w:rPr>
            <w:b/>
            <w:bCs/>
          </w:rPr>
          <w:delText>235</w:delText>
        </w:r>
        <w:r w:rsidDel="005F6DEA">
          <w:delText>: 63–73. doi:10.3354/meps235063</w:delText>
        </w:r>
      </w:del>
    </w:p>
    <w:p w14:paraId="66A49121" w14:textId="588230E9" w:rsidR="00E97A2F" w:rsidDel="005F6DEA" w:rsidRDefault="00E97A2F">
      <w:pPr>
        <w:pStyle w:val="Bibliography"/>
        <w:rPr>
          <w:del w:id="457" w:author="Meyer, Michael Frederick" w:date="2020-06-11T11:50:00Z"/>
        </w:rPr>
        <w:pPrChange w:id="458" w:author="Meyer, Michael Frederick" w:date="2020-06-09T16:43:00Z">
          <w:pPr>
            <w:widowControl w:val="0"/>
            <w:autoSpaceDE w:val="0"/>
            <w:autoSpaceDN w:val="0"/>
            <w:adjustRightInd w:val="0"/>
            <w:spacing w:line="240" w:lineRule="auto"/>
          </w:pPr>
        </w:pPrChange>
      </w:pPr>
      <w:del w:id="459" w:author="Meyer, Michael Frederick" w:date="2020-06-11T11:50:00Z">
        <w:r w:rsidDel="005F6DEA">
          <w:lastRenderedPageBreak/>
          <w:delText xml:space="preserve">Green, D. S. 2016. Effects of microplastics on European flat oysters, Ostrea edulis and their associated benthic communities. Environmental Pollution </w:delText>
        </w:r>
        <w:r w:rsidDel="005F6DEA">
          <w:rPr>
            <w:b/>
            <w:bCs/>
          </w:rPr>
          <w:delText>216</w:delText>
        </w:r>
        <w:r w:rsidDel="005F6DEA">
          <w:delText>: 95–103. doi:10.1016/j.envpol.2016.05.043</w:delText>
        </w:r>
      </w:del>
    </w:p>
    <w:p w14:paraId="52608291" w14:textId="4DF3A747" w:rsidR="00E97A2F" w:rsidDel="005F6DEA" w:rsidRDefault="00E97A2F">
      <w:pPr>
        <w:pStyle w:val="Bibliography"/>
        <w:rPr>
          <w:del w:id="460" w:author="Meyer, Michael Frederick" w:date="2020-06-11T11:50:00Z"/>
        </w:rPr>
        <w:pPrChange w:id="461" w:author="Meyer, Michael Frederick" w:date="2020-06-09T16:43:00Z">
          <w:pPr>
            <w:widowControl w:val="0"/>
            <w:autoSpaceDE w:val="0"/>
            <w:autoSpaceDN w:val="0"/>
            <w:adjustRightInd w:val="0"/>
            <w:spacing w:line="240" w:lineRule="auto"/>
          </w:pPr>
        </w:pPrChange>
      </w:pPr>
      <w:del w:id="462" w:author="Meyer, Michael Frederick" w:date="2020-06-11T11:50:00Z">
        <w:r w:rsidDel="005F6DEA">
          <w:delText xml:space="preserve">Hadwen, W. L., and S. E. Bunn. 2005. Food web responses to low-level nutrient and^ 1^ 5N-tracer additions in the littoral zone of an oligotrophic dune lake. Limnology and Oceanography </w:delText>
        </w:r>
        <w:r w:rsidDel="005F6DEA">
          <w:rPr>
            <w:b/>
            <w:bCs/>
          </w:rPr>
          <w:delText>50</w:delText>
        </w:r>
        <w:r w:rsidDel="005F6DEA">
          <w:delText>: 1096.</w:delText>
        </w:r>
      </w:del>
    </w:p>
    <w:p w14:paraId="5B7DDDE0" w14:textId="603106EC" w:rsidR="00E97A2F" w:rsidDel="005F6DEA" w:rsidRDefault="00E97A2F">
      <w:pPr>
        <w:pStyle w:val="Bibliography"/>
        <w:rPr>
          <w:del w:id="463" w:author="Meyer, Michael Frederick" w:date="2020-06-11T11:50:00Z"/>
        </w:rPr>
        <w:pPrChange w:id="464" w:author="Meyer, Michael Frederick" w:date="2020-06-09T16:43:00Z">
          <w:pPr>
            <w:widowControl w:val="0"/>
            <w:autoSpaceDE w:val="0"/>
            <w:autoSpaceDN w:val="0"/>
            <w:adjustRightInd w:val="0"/>
            <w:spacing w:line="240" w:lineRule="auto"/>
          </w:pPr>
        </w:pPrChange>
      </w:pPr>
      <w:del w:id="465" w:author="Meyer, Michael Frederick" w:date="2020-06-11T11:50:00Z">
        <w:r w:rsidDel="005F6DEA">
          <w:delText xml:space="preserve">Hampton, S. E., S. C. Fradkin, P. R. Leavitt, and E. E. Rosenberger. 2011. Disproportionate importance of nearshore habitat for the food web of a deep oligotrophic lake. Marine and Freshwater Research </w:delText>
        </w:r>
        <w:r w:rsidDel="005F6DEA">
          <w:rPr>
            <w:b/>
            <w:bCs/>
          </w:rPr>
          <w:delText>62</w:delText>
        </w:r>
        <w:r w:rsidDel="005F6DEA">
          <w:delText>: 350. doi:10.1071/MF10229</w:delText>
        </w:r>
      </w:del>
    </w:p>
    <w:p w14:paraId="06B5B51E" w14:textId="1C70B407" w:rsidR="00E97A2F" w:rsidDel="005F6DEA" w:rsidRDefault="00E97A2F">
      <w:pPr>
        <w:pStyle w:val="Bibliography"/>
        <w:rPr>
          <w:del w:id="466" w:author="Meyer, Michael Frederick" w:date="2020-06-11T11:50:00Z"/>
        </w:rPr>
        <w:pPrChange w:id="467" w:author="Meyer, Michael Frederick" w:date="2020-06-09T16:43:00Z">
          <w:pPr>
            <w:widowControl w:val="0"/>
            <w:autoSpaceDE w:val="0"/>
            <w:autoSpaceDN w:val="0"/>
            <w:adjustRightInd w:val="0"/>
            <w:spacing w:line="240" w:lineRule="auto"/>
          </w:pPr>
        </w:pPrChange>
      </w:pPr>
      <w:del w:id="468" w:author="Meyer, Michael Frederick" w:date="2020-06-11T11:50:00Z">
        <w:r w:rsidDel="005F6DEA">
          <w:delText xml:space="preserve">Hampton, S. E., S. McGowan, T. Ozersky, and others. 2018. Recent ecological change in ancient lakes. Limnology and Oceanography </w:delText>
        </w:r>
        <w:r w:rsidDel="005F6DEA">
          <w:rPr>
            <w:b/>
            <w:bCs/>
          </w:rPr>
          <w:delText>63</w:delText>
        </w:r>
        <w:r w:rsidDel="005F6DEA">
          <w:delText>: 2277–2304. doi:10.1002/lno.10938</w:delText>
        </w:r>
      </w:del>
    </w:p>
    <w:p w14:paraId="03F1F21B" w14:textId="5A2EFF91" w:rsidR="00E97A2F" w:rsidDel="005F6DEA" w:rsidRDefault="00E97A2F">
      <w:pPr>
        <w:pStyle w:val="Bibliography"/>
        <w:rPr>
          <w:del w:id="469" w:author="Meyer, Michael Frederick" w:date="2020-06-11T11:50:00Z"/>
        </w:rPr>
        <w:pPrChange w:id="470" w:author="Meyer, Michael Frederick" w:date="2020-06-09T16:43:00Z">
          <w:pPr>
            <w:widowControl w:val="0"/>
            <w:autoSpaceDE w:val="0"/>
            <w:autoSpaceDN w:val="0"/>
            <w:adjustRightInd w:val="0"/>
            <w:spacing w:line="240" w:lineRule="auto"/>
          </w:pPr>
        </w:pPrChange>
      </w:pPr>
      <w:del w:id="471" w:author="Meyer, Michael Frederick" w:date="2020-06-11T11:50:00Z">
        <w:r w:rsidDel="005F6DEA">
          <w:delText xml:space="preserve">Hiltunen, M., M. Honkanen, S. Taipale, U. Strandberg, and P. Kankaala. 2017. Trophic upgrading via the microbial food web may link terrestrial dissolved organic matter to Daphnia. J Plankton Res </w:delText>
        </w:r>
        <w:r w:rsidDel="005F6DEA">
          <w:rPr>
            <w:b/>
            <w:bCs/>
          </w:rPr>
          <w:delText>39</w:delText>
        </w:r>
        <w:r w:rsidDel="005F6DEA">
          <w:delText>: 861–869. doi:10.1093/plankt/fbx050</w:delText>
        </w:r>
      </w:del>
    </w:p>
    <w:p w14:paraId="73E19DBE" w14:textId="46E86431" w:rsidR="00E97A2F" w:rsidDel="005F6DEA" w:rsidRDefault="00E97A2F">
      <w:pPr>
        <w:pStyle w:val="Bibliography"/>
        <w:rPr>
          <w:del w:id="472" w:author="Meyer, Michael Frederick" w:date="2020-06-11T11:50:00Z"/>
        </w:rPr>
        <w:pPrChange w:id="473" w:author="Meyer, Michael Frederick" w:date="2020-06-09T16:43:00Z">
          <w:pPr>
            <w:widowControl w:val="0"/>
            <w:autoSpaceDE w:val="0"/>
            <w:autoSpaceDN w:val="0"/>
            <w:adjustRightInd w:val="0"/>
            <w:spacing w:line="240" w:lineRule="auto"/>
          </w:pPr>
        </w:pPrChange>
      </w:pPr>
      <w:del w:id="474" w:author="Meyer, Michael Frederick" w:date="2020-06-11T11:50:00Z">
        <w:r w:rsidDel="005F6DEA">
          <w:delText xml:space="preserve">Hollingsworth, R. G., J. W. Armstrong, and E. Campbell. 2002. Caffeine as a repellent for slugs and snails. Nature </w:delText>
        </w:r>
        <w:r w:rsidDel="005F6DEA">
          <w:rPr>
            <w:b/>
            <w:bCs/>
          </w:rPr>
          <w:delText>417</w:delText>
        </w:r>
        <w:r w:rsidDel="005F6DEA">
          <w:delText>: 915–916. doi:10.1038/417915a</w:delText>
        </w:r>
      </w:del>
    </w:p>
    <w:p w14:paraId="316D7B1C" w14:textId="489ED22F" w:rsidR="00E97A2F" w:rsidDel="005F6DEA" w:rsidRDefault="00E97A2F">
      <w:pPr>
        <w:pStyle w:val="Bibliography"/>
        <w:rPr>
          <w:del w:id="475" w:author="Meyer, Michael Frederick" w:date="2020-06-11T11:50:00Z"/>
        </w:rPr>
        <w:pPrChange w:id="476" w:author="Meyer, Michael Frederick" w:date="2020-06-09T16:43:00Z">
          <w:pPr>
            <w:widowControl w:val="0"/>
            <w:autoSpaceDE w:val="0"/>
            <w:autoSpaceDN w:val="0"/>
            <w:adjustRightInd w:val="0"/>
            <w:spacing w:line="240" w:lineRule="auto"/>
          </w:pPr>
        </w:pPrChange>
      </w:pPr>
      <w:del w:id="477" w:author="Meyer, Michael Frederick" w:date="2020-06-11T11:50:00Z">
        <w:r w:rsidDel="005F6DEA">
          <w:delText>Interfax-Tourism. 2018. Байкал с января по август 2018 года посетили 1,2 миллиона туристов (1.2 million tourists vistied Baikal from January through August 2018). Interfax-Tourism, October 25</w:delText>
        </w:r>
      </w:del>
    </w:p>
    <w:p w14:paraId="5018A907" w14:textId="40A3AA0B" w:rsidR="00E97A2F" w:rsidDel="005F6DEA" w:rsidRDefault="00E97A2F">
      <w:pPr>
        <w:pStyle w:val="Bibliography"/>
        <w:rPr>
          <w:del w:id="478" w:author="Meyer, Michael Frederick" w:date="2020-06-11T11:50:00Z"/>
        </w:rPr>
        <w:pPrChange w:id="479" w:author="Meyer, Michael Frederick" w:date="2020-06-09T16:43:00Z">
          <w:pPr>
            <w:widowControl w:val="0"/>
            <w:autoSpaceDE w:val="0"/>
            <w:autoSpaceDN w:val="0"/>
            <w:adjustRightInd w:val="0"/>
            <w:spacing w:line="240" w:lineRule="auto"/>
          </w:pPr>
        </w:pPrChange>
      </w:pPr>
      <w:del w:id="480" w:author="Meyer, Michael Frederick" w:date="2020-06-11T11:50:00Z">
        <w:r w:rsidDel="005F6DEA">
          <w:delText xml:space="preserve">Iverson, S. J., C. Field, W. D. Bowen, and W. Blanchard. 2004. Quantitative Fatty Acid Signature Analysis: A New Method of Estimating Predator Diets. Ecological Monographs </w:delText>
        </w:r>
        <w:r w:rsidDel="005F6DEA">
          <w:rPr>
            <w:b/>
            <w:bCs/>
          </w:rPr>
          <w:delText>74</w:delText>
        </w:r>
        <w:r w:rsidDel="005F6DEA">
          <w:delText>: 211–235. doi:10.1890/02-4105</w:delText>
        </w:r>
      </w:del>
    </w:p>
    <w:p w14:paraId="5D1952CC" w14:textId="531E3C62" w:rsidR="00E97A2F" w:rsidDel="005F6DEA" w:rsidRDefault="00E97A2F">
      <w:pPr>
        <w:pStyle w:val="Bibliography"/>
        <w:rPr>
          <w:del w:id="481" w:author="Meyer, Michael Frederick" w:date="2020-06-11T11:50:00Z"/>
        </w:rPr>
        <w:pPrChange w:id="482" w:author="Meyer, Michael Frederick" w:date="2020-06-09T16:43:00Z">
          <w:pPr>
            <w:widowControl w:val="0"/>
            <w:autoSpaceDE w:val="0"/>
            <w:autoSpaceDN w:val="0"/>
            <w:adjustRightInd w:val="0"/>
            <w:spacing w:line="240" w:lineRule="auto"/>
          </w:pPr>
        </w:pPrChange>
      </w:pPr>
      <w:del w:id="483" w:author="Meyer, Michael Frederick" w:date="2020-06-11T11:50:00Z">
        <w:r w:rsidDel="005F6DEA">
          <w:delText xml:space="preserve">Jacoby, J. M., D. D. Bouchard, and C. R. Patmont. 1991. Response of Periphyton to Nutrient Enrichment in Lake Chelan, WA. Lake and Reservoir Management </w:delText>
        </w:r>
        <w:r w:rsidDel="005F6DEA">
          <w:rPr>
            <w:b/>
            <w:bCs/>
          </w:rPr>
          <w:delText>7</w:delText>
        </w:r>
        <w:r w:rsidDel="005F6DEA">
          <w:delText>: 33–43. doi:10.1080/07438149109354252</w:delText>
        </w:r>
      </w:del>
    </w:p>
    <w:p w14:paraId="2F8A5379" w14:textId="076452DA" w:rsidR="00E97A2F" w:rsidDel="005F6DEA" w:rsidRDefault="00E97A2F">
      <w:pPr>
        <w:pStyle w:val="Bibliography"/>
        <w:rPr>
          <w:del w:id="484" w:author="Meyer, Michael Frederick" w:date="2020-06-11T11:50:00Z"/>
        </w:rPr>
        <w:pPrChange w:id="485" w:author="Meyer, Michael Frederick" w:date="2020-06-09T16:43:00Z">
          <w:pPr>
            <w:widowControl w:val="0"/>
            <w:autoSpaceDE w:val="0"/>
            <w:autoSpaceDN w:val="0"/>
            <w:adjustRightInd w:val="0"/>
            <w:spacing w:line="240" w:lineRule="auto"/>
          </w:pPr>
        </w:pPrChange>
      </w:pPr>
      <w:del w:id="486" w:author="Meyer, Michael Frederick" w:date="2020-06-11T11:50:00Z">
        <w:r w:rsidDel="005F6DEA">
          <w:lastRenderedPageBreak/>
          <w:delText xml:space="preserve">Jeppesen, E., M. Søndergaard, J. P. Jensen, and others. 2005. Lake responses to reduced nutrient loading – an analysis of contemporary long-term data from 35 case studies. Freshwater Biology </w:delText>
        </w:r>
        <w:r w:rsidDel="005F6DEA">
          <w:rPr>
            <w:b/>
            <w:bCs/>
          </w:rPr>
          <w:delText>50</w:delText>
        </w:r>
        <w:r w:rsidDel="005F6DEA">
          <w:delText>: 1747–1771. doi:10.1111/j.1365-2427.2005.01415.x</w:delText>
        </w:r>
      </w:del>
    </w:p>
    <w:p w14:paraId="68B109FE" w14:textId="1A1C1C68" w:rsidR="00E97A2F" w:rsidDel="005F6DEA" w:rsidRDefault="00E97A2F">
      <w:pPr>
        <w:pStyle w:val="Bibliography"/>
        <w:rPr>
          <w:del w:id="487" w:author="Meyer, Michael Frederick" w:date="2020-06-11T11:50:00Z"/>
        </w:rPr>
        <w:pPrChange w:id="488" w:author="Meyer, Michael Frederick" w:date="2020-06-09T16:43:00Z">
          <w:pPr>
            <w:widowControl w:val="0"/>
            <w:autoSpaceDE w:val="0"/>
            <w:autoSpaceDN w:val="0"/>
            <w:adjustRightInd w:val="0"/>
            <w:spacing w:line="240" w:lineRule="auto"/>
          </w:pPr>
        </w:pPrChange>
      </w:pPr>
      <w:del w:id="489" w:author="Meyer, Michael Frederick" w:date="2020-06-11T11:50:00Z">
        <w:r w:rsidDel="005F6DEA">
          <w:delText xml:space="preserve">Kelly, J. R., and R. E. Scheibling. 2012. Fatty acids as dietary tracers in benthic food webs. Marine Ecology Progress Series </w:delText>
        </w:r>
        <w:r w:rsidDel="005F6DEA">
          <w:rPr>
            <w:b/>
            <w:bCs/>
          </w:rPr>
          <w:delText>446</w:delText>
        </w:r>
        <w:r w:rsidDel="005F6DEA">
          <w:delText>: 1–22. doi:10.3354/meps09559</w:delText>
        </w:r>
      </w:del>
    </w:p>
    <w:p w14:paraId="6AD94896" w14:textId="65F91973" w:rsidR="00E97A2F" w:rsidDel="005F6DEA" w:rsidRDefault="00E97A2F">
      <w:pPr>
        <w:pStyle w:val="Bibliography"/>
        <w:rPr>
          <w:del w:id="490" w:author="Meyer, Michael Frederick" w:date="2020-06-11T11:50:00Z"/>
        </w:rPr>
        <w:pPrChange w:id="491" w:author="Meyer, Michael Frederick" w:date="2020-06-09T16:43:00Z">
          <w:pPr>
            <w:widowControl w:val="0"/>
            <w:autoSpaceDE w:val="0"/>
            <w:autoSpaceDN w:val="0"/>
            <w:adjustRightInd w:val="0"/>
            <w:spacing w:line="240" w:lineRule="auto"/>
          </w:pPr>
        </w:pPrChange>
      </w:pPr>
      <w:del w:id="492" w:author="Meyer, Michael Frederick" w:date="2020-06-11T11:50:00Z">
        <w:r w:rsidDel="005F6DEA">
          <w:delText xml:space="preserve">Klein Breteler, W. C. M., N. Schogt, M. Baas, S. Schouten, and G. W. Kraay. 1999. Trophic upgrading of food quality by protozoans enhancing copepod growth: role of essential lipids. Marine Biology </w:delText>
        </w:r>
        <w:r w:rsidDel="005F6DEA">
          <w:rPr>
            <w:b/>
            <w:bCs/>
          </w:rPr>
          <w:delText>135</w:delText>
        </w:r>
        <w:r w:rsidDel="005F6DEA">
          <w:delText>: 191–198. doi:10.1007/s002270050616</w:delText>
        </w:r>
      </w:del>
    </w:p>
    <w:p w14:paraId="2CC2913D" w14:textId="0C0F653A" w:rsidR="00E97A2F" w:rsidDel="005F6DEA" w:rsidRDefault="00E97A2F">
      <w:pPr>
        <w:pStyle w:val="Bibliography"/>
        <w:rPr>
          <w:del w:id="493" w:author="Meyer, Michael Frederick" w:date="2020-06-11T11:50:00Z"/>
        </w:rPr>
        <w:pPrChange w:id="494" w:author="Meyer, Michael Frederick" w:date="2020-06-09T16:43:00Z">
          <w:pPr>
            <w:widowControl w:val="0"/>
            <w:autoSpaceDE w:val="0"/>
            <w:autoSpaceDN w:val="0"/>
            <w:adjustRightInd w:val="0"/>
            <w:spacing w:line="240" w:lineRule="auto"/>
          </w:pPr>
        </w:pPrChange>
      </w:pPr>
      <w:del w:id="495" w:author="Meyer, Michael Frederick" w:date="2020-06-11T11:50:00Z">
        <w:r w:rsidDel="005F6DEA">
          <w:delText xml:space="preserve">Klein, S., E. Worch, and T. P. Knepper. 2015. Occurrence and Spatial Distribution of Microplastics in River Shore Sediments of the Rhine-Main Area in Germany. Environ. Sci. Technol. </w:delText>
        </w:r>
        <w:r w:rsidDel="005F6DEA">
          <w:rPr>
            <w:b/>
            <w:bCs/>
          </w:rPr>
          <w:delText>49</w:delText>
        </w:r>
        <w:r w:rsidDel="005F6DEA">
          <w:delText>: 6070–6076. doi:10.1021/acs.est.5b00492</w:delText>
        </w:r>
      </w:del>
    </w:p>
    <w:p w14:paraId="3F4A969E" w14:textId="1108EC84" w:rsidR="00E97A2F" w:rsidDel="005F6DEA" w:rsidRDefault="00E97A2F">
      <w:pPr>
        <w:pStyle w:val="Bibliography"/>
        <w:rPr>
          <w:del w:id="496" w:author="Meyer, Michael Frederick" w:date="2020-06-11T11:50:00Z"/>
        </w:rPr>
        <w:pPrChange w:id="497" w:author="Meyer, Michael Frederick" w:date="2020-06-09T16:43:00Z">
          <w:pPr>
            <w:widowControl w:val="0"/>
            <w:autoSpaceDE w:val="0"/>
            <w:autoSpaceDN w:val="0"/>
            <w:adjustRightInd w:val="0"/>
            <w:spacing w:line="240" w:lineRule="auto"/>
          </w:pPr>
        </w:pPrChange>
      </w:pPr>
      <w:del w:id="498" w:author="Meyer, Michael Frederick" w:date="2020-06-11T11:50:00Z">
        <w:r w:rsidDel="005F6DEA">
          <w:delText xml:space="preserve">Kolpin, D. W., E. T. Furlong, M. T. Meyer, E. M. Thurman, S. D. Zaugg, L. B. Barber, and H. T. Buxton. 2002. Pharmaceuticals, Hormones, and Other Organic Wastewater Contaminants in U.S. Streams, 1999−2000: A National Reconnaissance. Environmental Science &amp; Technology </w:delText>
        </w:r>
        <w:r w:rsidDel="005F6DEA">
          <w:rPr>
            <w:b/>
            <w:bCs/>
          </w:rPr>
          <w:delText>36</w:delText>
        </w:r>
        <w:r w:rsidDel="005F6DEA">
          <w:delText>: 1202–1211. doi:10.1021/es011055j</w:delText>
        </w:r>
      </w:del>
    </w:p>
    <w:p w14:paraId="2B8113DA" w14:textId="5440B36C" w:rsidR="00E97A2F" w:rsidDel="005F6DEA" w:rsidRDefault="00E97A2F">
      <w:pPr>
        <w:pStyle w:val="Bibliography"/>
        <w:rPr>
          <w:del w:id="499" w:author="Meyer, Michael Frederick" w:date="2020-06-11T11:50:00Z"/>
        </w:rPr>
        <w:pPrChange w:id="500" w:author="Meyer, Michael Frederick" w:date="2020-06-09T16:43:00Z">
          <w:pPr>
            <w:widowControl w:val="0"/>
            <w:autoSpaceDE w:val="0"/>
            <w:autoSpaceDN w:val="0"/>
            <w:adjustRightInd w:val="0"/>
            <w:spacing w:line="240" w:lineRule="auto"/>
          </w:pPr>
        </w:pPrChange>
      </w:pPr>
      <w:del w:id="501" w:author="Meyer, Michael Frederick" w:date="2020-06-11T11:50:00Z">
        <w:r w:rsidDel="005F6DEA">
          <w:delText>Kozhov, M. M. 1963. Lake Baikal and its Life, Springer Science &amp; Business Media.</w:delText>
        </w:r>
      </w:del>
    </w:p>
    <w:p w14:paraId="11E34D9E" w14:textId="3E07A201" w:rsidR="00E97A2F" w:rsidDel="005F6DEA" w:rsidRDefault="00E97A2F">
      <w:pPr>
        <w:pStyle w:val="Bibliography"/>
        <w:rPr>
          <w:del w:id="502" w:author="Meyer, Michael Frederick" w:date="2020-06-11T11:50:00Z"/>
        </w:rPr>
        <w:pPrChange w:id="503" w:author="Meyer, Michael Frederick" w:date="2020-06-09T16:43:00Z">
          <w:pPr>
            <w:widowControl w:val="0"/>
            <w:autoSpaceDE w:val="0"/>
            <w:autoSpaceDN w:val="0"/>
            <w:adjustRightInd w:val="0"/>
            <w:spacing w:line="240" w:lineRule="auto"/>
          </w:pPr>
        </w:pPrChange>
      </w:pPr>
      <w:del w:id="504" w:author="Meyer, Michael Frederick" w:date="2020-06-11T11:50:00Z">
        <w:r w:rsidDel="005F6DEA">
          <w:delText>Kozhova, O. M., and L. R. Izmest’eva. 1998. Lake Baikal: Evolution and Biodiversity, Backhuys Publishers.</w:delText>
        </w:r>
      </w:del>
    </w:p>
    <w:p w14:paraId="58255B72" w14:textId="7DD9A772" w:rsidR="00E97A2F" w:rsidDel="005F6DEA" w:rsidRDefault="00E97A2F">
      <w:pPr>
        <w:pStyle w:val="Bibliography"/>
        <w:rPr>
          <w:del w:id="505" w:author="Meyer, Michael Frederick" w:date="2020-06-11T11:50:00Z"/>
        </w:rPr>
        <w:pPrChange w:id="506" w:author="Meyer, Michael Frederick" w:date="2020-06-09T16:43:00Z">
          <w:pPr>
            <w:widowControl w:val="0"/>
            <w:autoSpaceDE w:val="0"/>
            <w:autoSpaceDN w:val="0"/>
            <w:adjustRightInd w:val="0"/>
            <w:spacing w:line="240" w:lineRule="auto"/>
          </w:pPr>
        </w:pPrChange>
      </w:pPr>
      <w:del w:id="507" w:author="Meyer, Michael Frederick" w:date="2020-06-11T11:50:00Z">
        <w:r w:rsidDel="005F6DEA">
          <w:delText xml:space="preserve">Kravtsova, L. S., L. A. Izhboldina, I. V. Khanaev, and others. 2014. Nearshore benthic blooms of filamentous green algae in Lake Baikal. Journal of Great Lakes Research </w:delText>
        </w:r>
        <w:r w:rsidDel="005F6DEA">
          <w:rPr>
            <w:b/>
            <w:bCs/>
          </w:rPr>
          <w:delText>40</w:delText>
        </w:r>
        <w:r w:rsidDel="005F6DEA">
          <w:delText>: 441–448. doi:10.1016/j.jglr.2014.02.019</w:delText>
        </w:r>
      </w:del>
    </w:p>
    <w:p w14:paraId="2C321555" w14:textId="7DDDD9DB" w:rsidR="00E97A2F" w:rsidDel="005F6DEA" w:rsidRDefault="00E97A2F">
      <w:pPr>
        <w:pStyle w:val="Bibliography"/>
        <w:rPr>
          <w:del w:id="508" w:author="Meyer, Michael Frederick" w:date="2020-06-11T11:50:00Z"/>
        </w:rPr>
        <w:pPrChange w:id="509" w:author="Meyer, Michael Frederick" w:date="2020-06-09T16:43:00Z">
          <w:pPr>
            <w:widowControl w:val="0"/>
            <w:autoSpaceDE w:val="0"/>
            <w:autoSpaceDN w:val="0"/>
            <w:adjustRightInd w:val="0"/>
            <w:spacing w:line="240" w:lineRule="auto"/>
          </w:pPr>
        </w:pPrChange>
      </w:pPr>
      <w:del w:id="510" w:author="Meyer, Michael Frederick" w:date="2020-06-11T11:50:00Z">
        <w:r w:rsidDel="005F6DEA">
          <w:delText xml:space="preserve">Lambert, D., A. Cattaneo, and R. Carignan. 2008. Periphyton as an early indicator of perturbation in recreational lakes. Can. J. Fish. Aquat. Sci. </w:delText>
        </w:r>
        <w:r w:rsidDel="005F6DEA">
          <w:rPr>
            <w:b/>
            <w:bCs/>
          </w:rPr>
          <w:delText>65</w:delText>
        </w:r>
        <w:r w:rsidDel="005F6DEA">
          <w:delText>: 258–265. doi:10.1139/f07-168</w:delText>
        </w:r>
      </w:del>
    </w:p>
    <w:p w14:paraId="18692D75" w14:textId="49874C0A" w:rsidR="00E97A2F" w:rsidDel="005F6DEA" w:rsidRDefault="00E97A2F">
      <w:pPr>
        <w:pStyle w:val="Bibliography"/>
        <w:rPr>
          <w:del w:id="511" w:author="Meyer, Michael Frederick" w:date="2020-06-11T11:50:00Z"/>
        </w:rPr>
        <w:pPrChange w:id="512" w:author="Meyer, Michael Frederick" w:date="2020-06-09T16:43:00Z">
          <w:pPr>
            <w:widowControl w:val="0"/>
            <w:autoSpaceDE w:val="0"/>
            <w:autoSpaceDN w:val="0"/>
            <w:adjustRightInd w:val="0"/>
            <w:spacing w:line="240" w:lineRule="auto"/>
          </w:pPr>
        </w:pPrChange>
      </w:pPr>
      <w:del w:id="513" w:author="Meyer, Michael Frederick" w:date="2020-06-11T11:50:00Z">
        <w:r w:rsidDel="005F6DEA">
          <w:delText>Legendre, P., and L. Legendre. 2012. Numerical Ecology, 3rd ed. Elsevier.</w:delText>
        </w:r>
      </w:del>
    </w:p>
    <w:p w14:paraId="1601913C" w14:textId="1BF669F8" w:rsidR="00E97A2F" w:rsidDel="005F6DEA" w:rsidRDefault="00E97A2F">
      <w:pPr>
        <w:pStyle w:val="Bibliography"/>
        <w:rPr>
          <w:del w:id="514" w:author="Meyer, Michael Frederick" w:date="2020-06-11T11:50:00Z"/>
        </w:rPr>
        <w:pPrChange w:id="515" w:author="Meyer, Michael Frederick" w:date="2020-06-09T16:43:00Z">
          <w:pPr>
            <w:widowControl w:val="0"/>
            <w:autoSpaceDE w:val="0"/>
            <w:autoSpaceDN w:val="0"/>
            <w:adjustRightInd w:val="0"/>
            <w:spacing w:line="240" w:lineRule="auto"/>
          </w:pPr>
        </w:pPrChange>
      </w:pPr>
      <w:del w:id="516" w:author="Meyer, Michael Frederick" w:date="2020-06-11T11:50:00Z">
        <w:r w:rsidDel="005F6DEA">
          <w:lastRenderedPageBreak/>
          <w:delText xml:space="preserve">Li, J., C. Green, A. Reynolds, H. Shi, and J. M. Rotchell. 2018. Microplastics in mussels sampled from coastal waters and supermarkets in the United Kingdom. Environmental Pollution </w:delText>
        </w:r>
        <w:r w:rsidDel="005F6DEA">
          <w:rPr>
            <w:b/>
            <w:bCs/>
          </w:rPr>
          <w:delText>241</w:delText>
        </w:r>
        <w:r w:rsidDel="005F6DEA">
          <w:delText>: 35–44. doi:10.1016/j.envpol.2018.05.038</w:delText>
        </w:r>
      </w:del>
    </w:p>
    <w:p w14:paraId="552D7952" w14:textId="7FB37FA0" w:rsidR="00E97A2F" w:rsidDel="005F6DEA" w:rsidRDefault="00E97A2F">
      <w:pPr>
        <w:pStyle w:val="Bibliography"/>
        <w:rPr>
          <w:del w:id="517" w:author="Meyer, Michael Frederick" w:date="2020-06-11T11:50:00Z"/>
        </w:rPr>
        <w:pPrChange w:id="518" w:author="Meyer, Michael Frederick" w:date="2020-06-09T16:43:00Z">
          <w:pPr>
            <w:widowControl w:val="0"/>
            <w:autoSpaceDE w:val="0"/>
            <w:autoSpaceDN w:val="0"/>
            <w:adjustRightInd w:val="0"/>
            <w:spacing w:line="240" w:lineRule="auto"/>
          </w:pPr>
        </w:pPrChange>
      </w:pPr>
      <w:del w:id="519" w:author="Meyer, Michael Frederick" w:date="2020-06-11T11:50:00Z">
        <w:r w:rsidDel="005F6DEA">
          <w:delText xml:space="preserve">Lowe, R. L., and R. D. Hunter. 1988. Effect of Grazing by Physa integra on Periphyton Community Structure. Journal of the North American Benthological Society </w:delText>
        </w:r>
        <w:r w:rsidDel="005F6DEA">
          <w:rPr>
            <w:b/>
            <w:bCs/>
          </w:rPr>
          <w:delText>7</w:delText>
        </w:r>
        <w:r w:rsidDel="005F6DEA">
          <w:delText>: 29–36. doi:10.2307/1467828</w:delText>
        </w:r>
      </w:del>
    </w:p>
    <w:p w14:paraId="4C94266A" w14:textId="7B2B55BB" w:rsidR="00E97A2F" w:rsidDel="005F6DEA" w:rsidRDefault="00E97A2F">
      <w:pPr>
        <w:pStyle w:val="Bibliography"/>
        <w:rPr>
          <w:del w:id="520" w:author="Meyer, Michael Frederick" w:date="2020-06-11T11:50:00Z"/>
        </w:rPr>
        <w:pPrChange w:id="521" w:author="Meyer, Michael Frederick" w:date="2020-06-09T16:43:00Z">
          <w:pPr>
            <w:widowControl w:val="0"/>
            <w:autoSpaceDE w:val="0"/>
            <w:autoSpaceDN w:val="0"/>
            <w:adjustRightInd w:val="0"/>
            <w:spacing w:line="240" w:lineRule="auto"/>
          </w:pPr>
        </w:pPrChange>
      </w:pPr>
      <w:del w:id="522" w:author="Meyer, Michael Frederick" w:date="2020-06-11T11:50:00Z">
        <w:r w:rsidDel="005F6DEA">
          <w:delText>Mazzella, L., and G. F. Russo. 1989. Grazing effect of two Gibbula species (Mollusca, Archaeogastropoda) on the epiphytic community of Posidonia oceanica leaves.</w:delText>
        </w:r>
      </w:del>
    </w:p>
    <w:p w14:paraId="6A92925D" w14:textId="6CECBCCC" w:rsidR="00E97A2F" w:rsidDel="005F6DEA" w:rsidRDefault="00E97A2F">
      <w:pPr>
        <w:pStyle w:val="Bibliography"/>
        <w:rPr>
          <w:del w:id="523" w:author="Meyer, Michael Frederick" w:date="2020-06-11T11:50:00Z"/>
        </w:rPr>
        <w:pPrChange w:id="524" w:author="Meyer, Michael Frederick" w:date="2020-06-09T16:43:00Z">
          <w:pPr>
            <w:widowControl w:val="0"/>
            <w:autoSpaceDE w:val="0"/>
            <w:autoSpaceDN w:val="0"/>
            <w:adjustRightInd w:val="0"/>
            <w:spacing w:line="240" w:lineRule="auto"/>
          </w:pPr>
        </w:pPrChange>
      </w:pPr>
      <w:del w:id="525" w:author="Meyer, Michael Frederick" w:date="2020-06-11T11:50:00Z">
        <w:r w:rsidDel="005F6DEA">
          <w:delText xml:space="preserve">McIntyre, P. B., and A. S. Flecker. 2006. Rapid turnover of tissue nitrogen of primary consumers in tropical freshwaters. Oecologia </w:delText>
        </w:r>
        <w:r w:rsidDel="005F6DEA">
          <w:rPr>
            <w:b/>
            <w:bCs/>
          </w:rPr>
          <w:delText>148</w:delText>
        </w:r>
        <w:r w:rsidDel="005F6DEA">
          <w:delText>: 12–21. doi:10.1007/s00442-005-0354-3</w:delText>
        </w:r>
      </w:del>
    </w:p>
    <w:p w14:paraId="1405DC2B" w14:textId="123661FA" w:rsidR="00E97A2F" w:rsidDel="005F6DEA" w:rsidRDefault="00E97A2F">
      <w:pPr>
        <w:pStyle w:val="Bibliography"/>
        <w:rPr>
          <w:del w:id="526" w:author="Meyer, Michael Frederick" w:date="2020-06-11T11:50:00Z"/>
        </w:rPr>
        <w:pPrChange w:id="527" w:author="Meyer, Michael Frederick" w:date="2020-06-09T16:43:00Z">
          <w:pPr>
            <w:widowControl w:val="0"/>
            <w:autoSpaceDE w:val="0"/>
            <w:autoSpaceDN w:val="0"/>
            <w:adjustRightInd w:val="0"/>
            <w:spacing w:line="240" w:lineRule="auto"/>
          </w:pPr>
        </w:pPrChange>
      </w:pPr>
      <w:del w:id="528" w:author="Meyer, Michael Frederick" w:date="2020-06-11T11:50:00Z">
        <w:r w:rsidDel="005F6DEA">
          <w:delText xml:space="preserve">Meyer, M. F., S. M. Powers, and S. E. Hampton. 2019. An Evidence Synthesis of Pharmaceuticals and Personal Care Products (PPCPs) in the Environment: Imbalances among Compounds, Sewage Treatment Techniques, and Ecosystem Types. Environ. Sci. Technol. </w:delText>
        </w:r>
        <w:r w:rsidDel="005F6DEA">
          <w:rPr>
            <w:b/>
            <w:bCs/>
          </w:rPr>
          <w:delText>53</w:delText>
        </w:r>
        <w:r w:rsidDel="005F6DEA">
          <w:delText>: 12961–12973. doi:10.1021/acs.est.9b02966</w:delText>
        </w:r>
      </w:del>
    </w:p>
    <w:p w14:paraId="3FDC240E" w14:textId="1DEF92B3" w:rsidR="00E97A2F" w:rsidDel="005F6DEA" w:rsidRDefault="00E97A2F">
      <w:pPr>
        <w:pStyle w:val="Bibliography"/>
        <w:rPr>
          <w:del w:id="529" w:author="Meyer, Michael Frederick" w:date="2020-06-11T11:50:00Z"/>
        </w:rPr>
        <w:pPrChange w:id="530" w:author="Meyer, Michael Frederick" w:date="2020-06-09T16:43:00Z">
          <w:pPr>
            <w:widowControl w:val="0"/>
            <w:autoSpaceDE w:val="0"/>
            <w:autoSpaceDN w:val="0"/>
            <w:adjustRightInd w:val="0"/>
            <w:spacing w:line="240" w:lineRule="auto"/>
          </w:pPr>
        </w:pPrChange>
      </w:pPr>
      <w:del w:id="531" w:author="Meyer, Michael Frederick" w:date="2020-06-11T11:50:00Z">
        <w:r w:rsidDel="005F6DEA">
          <w:delText>Ministry of Natural Resources and Ecology of the Russian Federation. 2014. On the State of Lake Baikal and Measures for Its Protection in 2013: Government Report.</w:delText>
        </w:r>
      </w:del>
    </w:p>
    <w:p w14:paraId="7B5FFD08" w14:textId="08E73490" w:rsidR="00E97A2F" w:rsidDel="005F6DEA" w:rsidRDefault="00E97A2F">
      <w:pPr>
        <w:pStyle w:val="Bibliography"/>
        <w:rPr>
          <w:del w:id="532" w:author="Meyer, Michael Frederick" w:date="2020-06-11T11:50:00Z"/>
        </w:rPr>
        <w:pPrChange w:id="533" w:author="Meyer, Michael Frederick" w:date="2020-06-09T16:43:00Z">
          <w:pPr>
            <w:widowControl w:val="0"/>
            <w:autoSpaceDE w:val="0"/>
            <w:autoSpaceDN w:val="0"/>
            <w:adjustRightInd w:val="0"/>
            <w:spacing w:line="240" w:lineRule="auto"/>
          </w:pPr>
        </w:pPrChange>
      </w:pPr>
      <w:del w:id="534" w:author="Meyer, Michael Frederick" w:date="2020-06-11T11:50:00Z">
        <w:r w:rsidDel="005F6DEA">
          <w:delText xml:space="preserve">Moore, M. V., S. E. Hampton, L. R. Izmest’eva, E. A. Silow, E. V. Peshkova, and B. K. Pavlov. 2009. Climate Change and the World’s “Sacred Sea”-Lake Baikal, Siberia. Bioscience </w:delText>
        </w:r>
        <w:r w:rsidDel="005F6DEA">
          <w:rPr>
            <w:b/>
            <w:bCs/>
          </w:rPr>
          <w:delText>59</w:delText>
        </w:r>
        <w:r w:rsidDel="005F6DEA">
          <w:delText>: 405–417. doi:10.1525/bio.2009.59.5.8</w:delText>
        </w:r>
      </w:del>
    </w:p>
    <w:p w14:paraId="2C7B14D8" w14:textId="2F52A696" w:rsidR="00E97A2F" w:rsidDel="005F6DEA" w:rsidRDefault="00E97A2F">
      <w:pPr>
        <w:pStyle w:val="Bibliography"/>
        <w:rPr>
          <w:del w:id="535" w:author="Meyer, Michael Frederick" w:date="2020-06-11T11:50:00Z"/>
        </w:rPr>
        <w:pPrChange w:id="536" w:author="Meyer, Michael Frederick" w:date="2020-06-09T16:43:00Z">
          <w:pPr>
            <w:widowControl w:val="0"/>
            <w:autoSpaceDE w:val="0"/>
            <w:autoSpaceDN w:val="0"/>
            <w:adjustRightInd w:val="0"/>
            <w:spacing w:line="240" w:lineRule="auto"/>
          </w:pPr>
        </w:pPrChange>
      </w:pPr>
      <w:del w:id="537" w:author="Meyer, Michael Frederick" w:date="2020-06-11T11:50:00Z">
        <w:r w:rsidDel="005F6DEA">
          <w:delText>Moran, P. W., S. E. Cox, S. S. Embrey, R. L. Huffman, T. D. Olsen, and S. C. Fradkin. 2012. Sources and Sinks of Nitrogen and Phosphorus in a Deep, Oligotrophic Lake, Lake Crescent, Olympic National Park, Washington. US Geological Survey.</w:delText>
        </w:r>
      </w:del>
    </w:p>
    <w:p w14:paraId="08DB5C8B" w14:textId="0960AED2" w:rsidR="00E97A2F" w:rsidDel="005F6DEA" w:rsidRDefault="00E97A2F">
      <w:pPr>
        <w:pStyle w:val="Bibliography"/>
        <w:rPr>
          <w:del w:id="538" w:author="Meyer, Michael Frederick" w:date="2020-06-11T11:50:00Z"/>
        </w:rPr>
        <w:pPrChange w:id="539" w:author="Meyer, Michael Frederick" w:date="2020-06-09T16:43:00Z">
          <w:pPr>
            <w:widowControl w:val="0"/>
            <w:autoSpaceDE w:val="0"/>
            <w:autoSpaceDN w:val="0"/>
            <w:adjustRightInd w:val="0"/>
            <w:spacing w:line="240" w:lineRule="auto"/>
          </w:pPr>
        </w:pPrChange>
      </w:pPr>
      <w:del w:id="540" w:author="Meyer, Michael Frederick" w:date="2020-06-11T11:50:00Z">
        <w:r w:rsidDel="005F6DEA">
          <w:delText xml:space="preserve">Nichols, D. S., P. D. Nichols, and T. A. McMeekin. 1993. Polyunsaturated fatty acids in Antarctic bacteria. Antartic science </w:delText>
        </w:r>
        <w:r w:rsidDel="005F6DEA">
          <w:rPr>
            <w:b/>
            <w:bCs/>
          </w:rPr>
          <w:delText>5</w:delText>
        </w:r>
        <w:r w:rsidDel="005F6DEA">
          <w:delText>: 149–160. doi:10.1017/S0954102093000215</w:delText>
        </w:r>
      </w:del>
    </w:p>
    <w:p w14:paraId="6279EB34" w14:textId="08FDD9D6" w:rsidR="00E97A2F" w:rsidDel="005F6DEA" w:rsidRDefault="00E97A2F">
      <w:pPr>
        <w:pStyle w:val="Bibliography"/>
        <w:rPr>
          <w:del w:id="541" w:author="Meyer, Michael Frederick" w:date="2020-06-11T11:50:00Z"/>
        </w:rPr>
        <w:pPrChange w:id="542" w:author="Meyer, Michael Frederick" w:date="2020-06-09T16:43:00Z">
          <w:pPr>
            <w:widowControl w:val="0"/>
            <w:autoSpaceDE w:val="0"/>
            <w:autoSpaceDN w:val="0"/>
            <w:adjustRightInd w:val="0"/>
            <w:spacing w:line="240" w:lineRule="auto"/>
          </w:pPr>
        </w:pPrChange>
      </w:pPr>
      <w:del w:id="543" w:author="Meyer, Michael Frederick" w:date="2020-06-11T11:50:00Z">
        <w:r w:rsidDel="005F6DEA">
          <w:delText>Oksanen, J., F. G. Blanchet, M. Friendly, and others. 2019. vegan: Community Ecology Package,.</w:delText>
        </w:r>
      </w:del>
    </w:p>
    <w:p w14:paraId="7A411842" w14:textId="08B98157" w:rsidR="00E97A2F" w:rsidDel="005F6DEA" w:rsidRDefault="00E97A2F">
      <w:pPr>
        <w:pStyle w:val="Bibliography"/>
        <w:rPr>
          <w:del w:id="544" w:author="Meyer, Michael Frederick" w:date="2020-06-11T11:50:00Z"/>
        </w:rPr>
        <w:pPrChange w:id="545" w:author="Meyer, Michael Frederick" w:date="2020-06-09T16:43:00Z">
          <w:pPr>
            <w:widowControl w:val="0"/>
            <w:autoSpaceDE w:val="0"/>
            <w:autoSpaceDN w:val="0"/>
            <w:adjustRightInd w:val="0"/>
            <w:spacing w:line="240" w:lineRule="auto"/>
          </w:pPr>
        </w:pPrChange>
      </w:pPr>
      <w:del w:id="546" w:author="Meyer, Michael Frederick" w:date="2020-06-11T11:50:00Z">
        <w:r w:rsidDel="005F6DEA">
          <w:lastRenderedPageBreak/>
          <w:delText xml:space="preserve">Osipova, S., L. Dudareva, N. Bondarenko, A. Nasarova, N. Sokolova, L. Obolkina, O. Glyzina, and O. Timoshkin. 2009. Temporal variation in fatty acid composition of Ulothrix zonata (Chlorophyta) from ice and benthic communities of Lake Baikal. Phycologia </w:delText>
        </w:r>
        <w:r w:rsidDel="005F6DEA">
          <w:rPr>
            <w:b/>
            <w:bCs/>
          </w:rPr>
          <w:delText>48</w:delText>
        </w:r>
        <w:r w:rsidDel="005F6DEA">
          <w:delText>: 130–135.</w:delText>
        </w:r>
      </w:del>
    </w:p>
    <w:p w14:paraId="2E4C8B2C" w14:textId="14101372" w:rsidR="00E97A2F" w:rsidDel="005F6DEA" w:rsidRDefault="00E97A2F">
      <w:pPr>
        <w:pStyle w:val="Bibliography"/>
        <w:rPr>
          <w:del w:id="547" w:author="Meyer, Michael Frederick" w:date="2020-06-11T11:50:00Z"/>
        </w:rPr>
        <w:pPrChange w:id="548" w:author="Meyer, Michael Frederick" w:date="2020-06-09T16:43:00Z">
          <w:pPr>
            <w:widowControl w:val="0"/>
            <w:autoSpaceDE w:val="0"/>
            <w:autoSpaceDN w:val="0"/>
            <w:adjustRightInd w:val="0"/>
            <w:spacing w:line="240" w:lineRule="auto"/>
          </w:pPr>
        </w:pPrChange>
      </w:pPr>
      <w:del w:id="549" w:author="Meyer, Michael Frederick" w:date="2020-06-11T11:50:00Z">
        <w:r w:rsidDel="005F6DEA">
          <w:delText xml:space="preserve">Ozersky, T., E. A. Volkova, N. A. Bondarenko, O. A. Timoshkin, V. V. Malnik, V. M. Domysheva, and S. E. Hampton. 2018. Nutrient limitation of benthic algae in Lake Baikal, Russia. Freshwater Science </w:delText>
        </w:r>
        <w:r w:rsidDel="005F6DEA">
          <w:rPr>
            <w:b/>
            <w:bCs/>
          </w:rPr>
          <w:delText>37</w:delText>
        </w:r>
        <w:r w:rsidDel="005F6DEA">
          <w:delText>: 472–482. doi:10.1086/699408</w:delText>
        </w:r>
      </w:del>
    </w:p>
    <w:p w14:paraId="4983DFBD" w14:textId="21E61243" w:rsidR="00E97A2F" w:rsidDel="005F6DEA" w:rsidRDefault="00E97A2F">
      <w:pPr>
        <w:pStyle w:val="Bibliography"/>
        <w:rPr>
          <w:del w:id="550" w:author="Meyer, Michael Frederick" w:date="2020-06-11T11:50:00Z"/>
        </w:rPr>
        <w:pPrChange w:id="551" w:author="Meyer, Michael Frederick" w:date="2020-06-09T16:43:00Z">
          <w:pPr>
            <w:widowControl w:val="0"/>
            <w:autoSpaceDE w:val="0"/>
            <w:autoSpaceDN w:val="0"/>
            <w:adjustRightInd w:val="0"/>
            <w:spacing w:line="240" w:lineRule="auto"/>
          </w:pPr>
        </w:pPrChange>
      </w:pPr>
      <w:del w:id="552" w:author="Meyer, Michael Frederick" w:date="2020-06-11T11:50:00Z">
        <w:r w:rsidDel="005F6DEA">
          <w:delTex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delText>
        </w:r>
        <w:r w:rsidDel="005F6DEA">
          <w:rPr>
            <w:b/>
            <w:bCs/>
          </w:rPr>
          <w:delText>58</w:delText>
        </w:r>
        <w:r w:rsidDel="005F6DEA">
          <w:delText>: 1144–1151. doi:10.1016/j.marpolbul.2009.04.004</w:delText>
        </w:r>
      </w:del>
    </w:p>
    <w:p w14:paraId="632B3DCF" w14:textId="2D8A33F3" w:rsidR="00E97A2F" w:rsidDel="005F6DEA" w:rsidRDefault="00E97A2F">
      <w:pPr>
        <w:pStyle w:val="Bibliography"/>
        <w:rPr>
          <w:del w:id="553" w:author="Meyer, Michael Frederick" w:date="2020-06-11T11:50:00Z"/>
        </w:rPr>
        <w:pPrChange w:id="554" w:author="Meyer, Michael Frederick" w:date="2020-06-09T16:43:00Z">
          <w:pPr>
            <w:widowControl w:val="0"/>
            <w:autoSpaceDE w:val="0"/>
            <w:autoSpaceDN w:val="0"/>
            <w:adjustRightInd w:val="0"/>
            <w:spacing w:line="240" w:lineRule="auto"/>
          </w:pPr>
        </w:pPrChange>
      </w:pPr>
      <w:del w:id="555" w:author="Meyer, Michael Frederick" w:date="2020-06-11T11:50:00Z">
        <w:r w:rsidDel="005F6DEA">
          <w:delText xml:space="preserve">Post, D. M. 2002. Using Stable Isotopes to Estimate Trophic Position: Models, Methods, and Assumptions. Ecology </w:delText>
        </w:r>
        <w:r w:rsidDel="005F6DEA">
          <w:rPr>
            <w:b/>
            <w:bCs/>
          </w:rPr>
          <w:delText>83</w:delText>
        </w:r>
        <w:r w:rsidDel="005F6DEA">
          <w:delText>: 703–718. doi:10.1890/0012-9658(2002)083[0703:USITET]2.0.CO;2</w:delText>
        </w:r>
      </w:del>
    </w:p>
    <w:p w14:paraId="0CEF1A79" w14:textId="7AEE52E8" w:rsidR="00E97A2F" w:rsidDel="005F6DEA" w:rsidRDefault="00E97A2F">
      <w:pPr>
        <w:pStyle w:val="Bibliography"/>
        <w:rPr>
          <w:del w:id="556" w:author="Meyer, Michael Frederick" w:date="2020-06-11T11:50:00Z"/>
        </w:rPr>
        <w:pPrChange w:id="557" w:author="Meyer, Michael Frederick" w:date="2020-06-09T16:43:00Z">
          <w:pPr>
            <w:widowControl w:val="0"/>
            <w:autoSpaceDE w:val="0"/>
            <w:autoSpaceDN w:val="0"/>
            <w:adjustRightInd w:val="0"/>
            <w:spacing w:line="240" w:lineRule="auto"/>
          </w:pPr>
        </w:pPrChange>
      </w:pPr>
      <w:del w:id="558" w:author="Meyer, Michael Frederick" w:date="2020-06-11T11:50:00Z">
        <w:r w:rsidDel="005F6DEA">
          <w:delText xml:space="preserve">Powers, S. M., T. W. Bruulsema, T. P. Burt, and others. 2016. Long-term accumulation and transport of anthropogenic phosphorus in three river basins. Nature Geoscience </w:delText>
        </w:r>
        <w:r w:rsidDel="005F6DEA">
          <w:rPr>
            <w:b/>
            <w:bCs/>
          </w:rPr>
          <w:delText>9</w:delText>
        </w:r>
        <w:r w:rsidDel="005F6DEA">
          <w:delText>: 353–356. doi:10.1038/ngeo2693</w:delText>
        </w:r>
      </w:del>
    </w:p>
    <w:p w14:paraId="4BD7597D" w14:textId="1FF80CF5" w:rsidR="00E97A2F" w:rsidDel="005F6DEA" w:rsidRDefault="00E97A2F">
      <w:pPr>
        <w:pStyle w:val="Bibliography"/>
        <w:rPr>
          <w:del w:id="559" w:author="Meyer, Michael Frederick" w:date="2020-06-11T11:50:00Z"/>
        </w:rPr>
        <w:pPrChange w:id="560" w:author="Meyer, Michael Frederick" w:date="2020-06-09T16:43:00Z">
          <w:pPr>
            <w:widowControl w:val="0"/>
            <w:autoSpaceDE w:val="0"/>
            <w:autoSpaceDN w:val="0"/>
            <w:adjustRightInd w:val="0"/>
            <w:spacing w:line="240" w:lineRule="auto"/>
          </w:pPr>
        </w:pPrChange>
      </w:pPr>
      <w:del w:id="561" w:author="Meyer, Michael Frederick" w:date="2020-06-11T11:50:00Z">
        <w:r w:rsidDel="005F6DEA">
          <w:delText>R Core Team. 2019. R: A Language and Environment for Statistical Computing,.</w:delText>
        </w:r>
      </w:del>
    </w:p>
    <w:p w14:paraId="1F90FFD5" w14:textId="1E5522ED" w:rsidR="00E97A2F" w:rsidDel="005F6DEA" w:rsidRDefault="00E97A2F">
      <w:pPr>
        <w:pStyle w:val="Bibliography"/>
        <w:rPr>
          <w:del w:id="562" w:author="Meyer, Michael Frederick" w:date="2020-06-11T11:50:00Z"/>
        </w:rPr>
        <w:pPrChange w:id="563" w:author="Meyer, Michael Frederick" w:date="2020-06-09T16:43:00Z">
          <w:pPr>
            <w:widowControl w:val="0"/>
            <w:autoSpaceDE w:val="0"/>
            <w:autoSpaceDN w:val="0"/>
            <w:adjustRightInd w:val="0"/>
            <w:spacing w:line="240" w:lineRule="auto"/>
          </w:pPr>
        </w:pPrChange>
      </w:pPr>
      <w:del w:id="564" w:author="Meyer, Michael Frederick" w:date="2020-06-11T11:50:00Z">
        <w:r w:rsidDel="005F6DEA">
          <w:delText xml:space="preserve">Risk, M. J., B. E. Lapointe, O. A. Sherwood, and B. J. Bedford. 2009. The use of δ15N in assessing sewage stress on coral reefs. Marine Pollution Bulletin </w:delText>
        </w:r>
        <w:r w:rsidDel="005F6DEA">
          <w:rPr>
            <w:b/>
            <w:bCs/>
          </w:rPr>
          <w:delText>58</w:delText>
        </w:r>
        <w:r w:rsidDel="005F6DEA">
          <w:delText>: 793–802. doi:10.1016/j.marpolbul.2009.02.008</w:delText>
        </w:r>
      </w:del>
    </w:p>
    <w:p w14:paraId="18B345AE" w14:textId="50E91810" w:rsidR="00E97A2F" w:rsidDel="005F6DEA" w:rsidRDefault="00E97A2F">
      <w:pPr>
        <w:pStyle w:val="Bibliography"/>
        <w:rPr>
          <w:del w:id="565" w:author="Meyer, Michael Frederick" w:date="2020-06-11T11:50:00Z"/>
        </w:rPr>
        <w:pPrChange w:id="566" w:author="Meyer, Michael Frederick" w:date="2020-06-09T16:43:00Z">
          <w:pPr>
            <w:widowControl w:val="0"/>
            <w:autoSpaceDE w:val="0"/>
            <w:autoSpaceDN w:val="0"/>
            <w:adjustRightInd w:val="0"/>
            <w:spacing w:line="240" w:lineRule="auto"/>
          </w:pPr>
        </w:pPrChange>
      </w:pPr>
      <w:del w:id="567" w:author="Meyer, Michael Frederick" w:date="2020-06-11T11:50:00Z">
        <w:r w:rsidDel="005F6DEA">
          <w:delText xml:space="preserve">Romera-Castillo, C., M. Pinto, T. M. Langer, X. A. Álvarez-Salgado, and G. J. Herndl. 2018. Dissolved organic carbon leaching from plastics stimulates microbial activity in the ocean. Nat Commun </w:delText>
        </w:r>
        <w:r w:rsidDel="005F6DEA">
          <w:rPr>
            <w:b/>
            <w:bCs/>
          </w:rPr>
          <w:delText>9</w:delText>
        </w:r>
        <w:r w:rsidDel="005F6DEA">
          <w:delText>: 1–7. doi:10.1038/s41467-018-03798-5</w:delText>
        </w:r>
      </w:del>
    </w:p>
    <w:p w14:paraId="3084D9A3" w14:textId="5FB409D3" w:rsidR="00E97A2F" w:rsidDel="005F6DEA" w:rsidRDefault="00E97A2F">
      <w:pPr>
        <w:pStyle w:val="Bibliography"/>
        <w:rPr>
          <w:del w:id="568" w:author="Meyer, Michael Frederick" w:date="2020-06-11T11:50:00Z"/>
        </w:rPr>
        <w:pPrChange w:id="569" w:author="Meyer, Michael Frederick" w:date="2020-06-09T16:43:00Z">
          <w:pPr>
            <w:widowControl w:val="0"/>
            <w:autoSpaceDE w:val="0"/>
            <w:autoSpaceDN w:val="0"/>
            <w:adjustRightInd w:val="0"/>
            <w:spacing w:line="240" w:lineRule="auto"/>
          </w:pPr>
        </w:pPrChange>
      </w:pPr>
      <w:del w:id="570" w:author="Meyer, Michael Frederick" w:date="2020-06-11T11:50:00Z">
        <w:r w:rsidDel="005F6DEA">
          <w:lastRenderedPageBreak/>
          <w:delText xml:space="preserve">Rosenberger, E. E., S. E. Hampton, S. C. Fradkin, and B. P. Kennedy. 2008. Effects of shoreline development on the nearshore environment in large deep oligotrophic lakes. Freshwater Biology </w:delText>
        </w:r>
        <w:r w:rsidDel="005F6DEA">
          <w:rPr>
            <w:b/>
            <w:bCs/>
          </w:rPr>
          <w:delText>53</w:delText>
        </w:r>
        <w:r w:rsidDel="005F6DEA">
          <w:delText>: 1673–1691. doi:10.1111/j.1365-2427.2008.01990.x</w:delText>
        </w:r>
      </w:del>
    </w:p>
    <w:p w14:paraId="739E093E" w14:textId="1E624723" w:rsidR="00E97A2F" w:rsidDel="005F6DEA" w:rsidRDefault="00E97A2F">
      <w:pPr>
        <w:pStyle w:val="Bibliography"/>
        <w:rPr>
          <w:del w:id="571" w:author="Meyer, Michael Frederick" w:date="2020-06-11T11:50:00Z"/>
        </w:rPr>
        <w:pPrChange w:id="572" w:author="Meyer, Michael Frederick" w:date="2020-06-09T16:43:00Z">
          <w:pPr>
            <w:widowControl w:val="0"/>
            <w:autoSpaceDE w:val="0"/>
            <w:autoSpaceDN w:val="0"/>
            <w:adjustRightInd w:val="0"/>
            <w:spacing w:line="240" w:lineRule="auto"/>
          </w:pPr>
        </w:pPrChange>
      </w:pPr>
      <w:del w:id="573" w:author="Meyer, Michael Frederick" w:date="2020-06-11T11:50:00Z">
        <w:r w:rsidDel="005F6DEA">
          <w:delText xml:space="preserve">Rosi, E. J., D. W. Kincaid, H. A. Bechtold, T. V. Royer, M. Rojas, and J. J. Kelly. 2013. Pharmaceuticals suppress algal growth and microbial respiration and alter bacterial communities in stream biofilms. Ecological Applications </w:delText>
        </w:r>
        <w:r w:rsidDel="005F6DEA">
          <w:rPr>
            <w:b/>
            <w:bCs/>
          </w:rPr>
          <w:delText>23</w:delText>
        </w:r>
        <w:r w:rsidDel="005F6DEA">
          <w:delText>: 583–593.</w:delText>
        </w:r>
      </w:del>
    </w:p>
    <w:p w14:paraId="10D59739" w14:textId="0E21E4BF" w:rsidR="00E97A2F" w:rsidDel="005F6DEA" w:rsidRDefault="00E97A2F">
      <w:pPr>
        <w:pStyle w:val="Bibliography"/>
        <w:rPr>
          <w:del w:id="574" w:author="Meyer, Michael Frederick" w:date="2020-06-11T11:50:00Z"/>
        </w:rPr>
        <w:pPrChange w:id="575" w:author="Meyer, Michael Frederick" w:date="2020-06-09T16:43:00Z">
          <w:pPr>
            <w:widowControl w:val="0"/>
            <w:autoSpaceDE w:val="0"/>
            <w:autoSpaceDN w:val="0"/>
            <w:adjustRightInd w:val="0"/>
            <w:spacing w:line="240" w:lineRule="auto"/>
          </w:pPr>
        </w:pPrChange>
      </w:pPr>
      <w:del w:id="576" w:author="Meyer, Michael Frederick" w:date="2020-06-11T11:50:00Z">
        <w:r w:rsidDel="005F6DEA">
          <w:delText xml:space="preserve">Rosi-Marshall, E. J., and T. V. Royer. 2012. Pharmaceutical Compounds and Ecosystem Function: An Emerging Research Challenge for Aquatic Ecologists. Ecosystems </w:delText>
        </w:r>
        <w:r w:rsidDel="005F6DEA">
          <w:rPr>
            <w:b/>
            <w:bCs/>
          </w:rPr>
          <w:delText>15</w:delText>
        </w:r>
        <w:r w:rsidDel="005F6DEA">
          <w:delText>: 867–880. doi:10.1007/s10021-012-9553-z</w:delText>
        </w:r>
      </w:del>
    </w:p>
    <w:p w14:paraId="6D171762" w14:textId="70FC090E" w:rsidR="00E97A2F" w:rsidDel="005F6DEA" w:rsidRDefault="00E97A2F">
      <w:pPr>
        <w:pStyle w:val="Bibliography"/>
        <w:rPr>
          <w:del w:id="577" w:author="Meyer, Michael Frederick" w:date="2020-06-11T11:50:00Z"/>
        </w:rPr>
        <w:pPrChange w:id="578" w:author="Meyer, Michael Frederick" w:date="2020-06-09T16:43:00Z">
          <w:pPr>
            <w:widowControl w:val="0"/>
            <w:autoSpaceDE w:val="0"/>
            <w:autoSpaceDN w:val="0"/>
            <w:adjustRightInd w:val="0"/>
            <w:spacing w:line="240" w:lineRule="auto"/>
          </w:pPr>
        </w:pPrChange>
      </w:pPr>
      <w:del w:id="579" w:author="Meyer, Michael Frederick" w:date="2020-06-11T11:50:00Z">
        <w:r w:rsidDel="005F6DEA">
          <w:delText xml:space="preserve">Sargent, J. R., and S. Falk-Petersen. 1988. The lipid biochemistry of calanoid copepods. Hydrobiologia </w:delText>
        </w:r>
        <w:r w:rsidDel="005F6DEA">
          <w:rPr>
            <w:b/>
            <w:bCs/>
          </w:rPr>
          <w:delText>167–168</w:delText>
        </w:r>
        <w:r w:rsidDel="005F6DEA">
          <w:delText>: 101–114. doi:10.1007/BF00026297</w:delText>
        </w:r>
      </w:del>
    </w:p>
    <w:p w14:paraId="29E8F4DA" w14:textId="7A4EB8B9" w:rsidR="00E97A2F" w:rsidDel="005F6DEA" w:rsidRDefault="00E97A2F">
      <w:pPr>
        <w:pStyle w:val="Bibliography"/>
        <w:rPr>
          <w:del w:id="580" w:author="Meyer, Michael Frederick" w:date="2020-06-11T11:50:00Z"/>
        </w:rPr>
        <w:pPrChange w:id="581" w:author="Meyer, Michael Frederick" w:date="2020-06-09T16:43:00Z">
          <w:pPr>
            <w:widowControl w:val="0"/>
            <w:autoSpaceDE w:val="0"/>
            <w:autoSpaceDN w:val="0"/>
            <w:adjustRightInd w:val="0"/>
            <w:spacing w:line="240" w:lineRule="auto"/>
          </w:pPr>
        </w:pPrChange>
      </w:pPr>
      <w:del w:id="582" w:author="Meyer, Michael Frederick" w:date="2020-06-11T11:50:00Z">
        <w:r w:rsidDel="005F6DEA">
          <w:delText xml:space="preserve">Savage, C., and R. Elmgren. 2004. MACROALGAL (FUCUS VESICULOSUS) δ15N VALUES TRACE DECREASE IN SEWAGE INFLUENCE. Ecological Applications </w:delText>
        </w:r>
        <w:r w:rsidDel="005F6DEA">
          <w:rPr>
            <w:b/>
            <w:bCs/>
          </w:rPr>
          <w:delText>14</w:delText>
        </w:r>
        <w:r w:rsidDel="005F6DEA">
          <w:delText>: 517–526. doi:10.1890/02-5396</w:delText>
        </w:r>
      </w:del>
    </w:p>
    <w:p w14:paraId="6906188C" w14:textId="60B72285" w:rsidR="00E97A2F" w:rsidDel="005F6DEA" w:rsidRDefault="00E97A2F">
      <w:pPr>
        <w:pStyle w:val="Bibliography"/>
        <w:rPr>
          <w:del w:id="583" w:author="Meyer, Michael Frederick" w:date="2020-06-11T11:50:00Z"/>
        </w:rPr>
        <w:pPrChange w:id="584" w:author="Meyer, Michael Frederick" w:date="2020-06-09T16:43:00Z">
          <w:pPr>
            <w:widowControl w:val="0"/>
            <w:autoSpaceDE w:val="0"/>
            <w:autoSpaceDN w:val="0"/>
            <w:adjustRightInd w:val="0"/>
            <w:spacing w:line="240" w:lineRule="auto"/>
          </w:pPr>
        </w:pPrChange>
      </w:pPr>
      <w:del w:id="585" w:author="Meyer, Michael Frederick" w:date="2020-06-11T11:50:00Z">
        <w:r w:rsidDel="005F6DEA">
          <w:delText xml:space="preserve">Smith, V. H., G. D. Tilman, and J. C. Nekola. 1999. Eutrophication: impacts of excess nutrient inputs on freshwater, marine, and terrestrial ecosystems. Environmental Pollution </w:delText>
        </w:r>
        <w:r w:rsidDel="005F6DEA">
          <w:rPr>
            <w:b/>
            <w:bCs/>
          </w:rPr>
          <w:delText>100</w:delText>
        </w:r>
        <w:r w:rsidDel="005F6DEA">
          <w:delText>: 179–196. doi:10.1016/S0269-7491(99)00091-3</w:delText>
        </w:r>
      </w:del>
    </w:p>
    <w:p w14:paraId="29E8AC65" w14:textId="0ED99FD8" w:rsidR="00E97A2F" w:rsidDel="005F6DEA" w:rsidRDefault="00E97A2F">
      <w:pPr>
        <w:pStyle w:val="Bibliography"/>
        <w:rPr>
          <w:del w:id="586" w:author="Meyer, Michael Frederick" w:date="2020-06-11T11:50:00Z"/>
        </w:rPr>
        <w:pPrChange w:id="587" w:author="Meyer, Michael Frederick" w:date="2020-06-09T16:43:00Z">
          <w:pPr>
            <w:widowControl w:val="0"/>
            <w:autoSpaceDE w:val="0"/>
            <w:autoSpaceDN w:val="0"/>
            <w:adjustRightInd w:val="0"/>
            <w:spacing w:line="240" w:lineRule="auto"/>
          </w:pPr>
        </w:pPrChange>
      </w:pPr>
      <w:del w:id="588" w:author="Meyer, Michael Frederick" w:date="2020-06-11T11:50:00Z">
        <w:r w:rsidDel="005F6DEA">
          <w:delText xml:space="preserve">Swamikannu, X., and K. D. Hoagland. 1989. Effects of Snail Grazing on the Diversity and Structure of a Periphyton Community in a Eutrophic Pond. Can. J. Fish. Aquat. Sci. </w:delText>
        </w:r>
        <w:r w:rsidDel="005F6DEA">
          <w:rPr>
            <w:b/>
            <w:bCs/>
          </w:rPr>
          <w:delText>46</w:delText>
        </w:r>
        <w:r w:rsidDel="005F6DEA">
          <w:delText>: 1698–1704. doi:10.1139/f89-215</w:delText>
        </w:r>
      </w:del>
    </w:p>
    <w:p w14:paraId="5E2A69FE" w14:textId="19F7D64C" w:rsidR="00E97A2F" w:rsidDel="005F6DEA" w:rsidRDefault="00E97A2F">
      <w:pPr>
        <w:pStyle w:val="Bibliography"/>
        <w:rPr>
          <w:del w:id="589" w:author="Meyer, Michael Frederick" w:date="2020-06-11T11:50:00Z"/>
        </w:rPr>
        <w:pPrChange w:id="590" w:author="Meyer, Michael Frederick" w:date="2020-06-09T16:43:00Z">
          <w:pPr>
            <w:widowControl w:val="0"/>
            <w:autoSpaceDE w:val="0"/>
            <w:autoSpaceDN w:val="0"/>
            <w:adjustRightInd w:val="0"/>
            <w:spacing w:line="240" w:lineRule="auto"/>
          </w:pPr>
        </w:pPrChange>
      </w:pPr>
      <w:del w:id="591" w:author="Meyer, Michael Frederick" w:date="2020-06-11T11:50:00Z">
        <w:r w:rsidDel="005F6DEA">
          <w:delText xml:space="preserve">Taipale, S., U. Strandberg, E. Peltomaa, A. W. E. Galloway, A. Ojala, and M. T. Brett. 2013. Fatty acid composition as biomarkers of freshwater microalgae: analysis of 37 strains of microalgae in 22 genera and in seven classes. Aquatic Microbial Ecology </w:delText>
        </w:r>
        <w:r w:rsidDel="005F6DEA">
          <w:rPr>
            <w:b/>
            <w:bCs/>
          </w:rPr>
          <w:delText>71</w:delText>
        </w:r>
        <w:r w:rsidDel="005F6DEA">
          <w:delText>: 165–178. doi:10.3354/ame01671</w:delText>
        </w:r>
      </w:del>
    </w:p>
    <w:p w14:paraId="1C31242B" w14:textId="14D0A83C" w:rsidR="00E97A2F" w:rsidDel="005F6DEA" w:rsidRDefault="00E97A2F">
      <w:pPr>
        <w:pStyle w:val="Bibliography"/>
        <w:rPr>
          <w:del w:id="592" w:author="Meyer, Michael Frederick" w:date="2020-06-11T11:50:00Z"/>
        </w:rPr>
        <w:pPrChange w:id="593" w:author="Meyer, Michael Frederick" w:date="2020-06-09T16:43:00Z">
          <w:pPr>
            <w:widowControl w:val="0"/>
            <w:autoSpaceDE w:val="0"/>
            <w:autoSpaceDN w:val="0"/>
            <w:adjustRightInd w:val="0"/>
            <w:spacing w:line="240" w:lineRule="auto"/>
          </w:pPr>
        </w:pPrChange>
      </w:pPr>
      <w:del w:id="594" w:author="Meyer, Michael Frederick" w:date="2020-06-11T11:50:00Z">
        <w:r w:rsidDel="005F6DEA">
          <w:lastRenderedPageBreak/>
          <w:delText>Timoshkin, O. A., M. V. Moore, N. N. Kulikova, and others. 2018. Groundwater contamination by sewage causes benthic algal outbreaks in the littoral zone of Lake Baikal (East Siberia). Journal of Great Lakes Research. doi:10.1016/j.jglr.2018.01.008</w:delText>
        </w:r>
      </w:del>
    </w:p>
    <w:p w14:paraId="244558DE" w14:textId="240F4E0F" w:rsidR="00E97A2F" w:rsidDel="005F6DEA" w:rsidRDefault="00E97A2F">
      <w:pPr>
        <w:pStyle w:val="Bibliography"/>
        <w:rPr>
          <w:del w:id="595" w:author="Meyer, Michael Frederick" w:date="2020-06-11T11:50:00Z"/>
        </w:rPr>
        <w:pPrChange w:id="596" w:author="Meyer, Michael Frederick" w:date="2020-06-09T16:43:00Z">
          <w:pPr>
            <w:widowControl w:val="0"/>
            <w:autoSpaceDE w:val="0"/>
            <w:autoSpaceDN w:val="0"/>
            <w:adjustRightInd w:val="0"/>
            <w:spacing w:line="240" w:lineRule="auto"/>
          </w:pPr>
        </w:pPrChange>
      </w:pPr>
      <w:del w:id="597" w:author="Meyer, Michael Frederick" w:date="2020-06-11T11:50:00Z">
        <w:r w:rsidDel="005F6DEA">
          <w:delText xml:space="preserve">Timoshkin, O. A., D. P. Samsonov, M. Yamamuro, and others. 2016. Rapid ecological change in the coastal zone of Lake Baikal (East Siberia): Is the site of the world’s greatest freshwater biodiversity in danger? Journal of Great Lakes Research </w:delText>
        </w:r>
        <w:r w:rsidDel="005F6DEA">
          <w:rPr>
            <w:b/>
            <w:bCs/>
          </w:rPr>
          <w:delText>42</w:delText>
        </w:r>
        <w:r w:rsidDel="005F6DEA">
          <w:delText>: 487–497. doi:10.1016/j.jglr.2016.02.011</w:delText>
        </w:r>
      </w:del>
    </w:p>
    <w:p w14:paraId="136F0EEC" w14:textId="059C5191" w:rsidR="00E97A2F" w:rsidDel="005F6DEA" w:rsidRDefault="00E97A2F">
      <w:pPr>
        <w:pStyle w:val="Bibliography"/>
        <w:rPr>
          <w:del w:id="598" w:author="Meyer, Michael Frederick" w:date="2020-06-11T11:50:00Z"/>
        </w:rPr>
        <w:pPrChange w:id="599" w:author="Meyer, Michael Frederick" w:date="2020-06-09T16:43:00Z">
          <w:pPr>
            <w:widowControl w:val="0"/>
            <w:autoSpaceDE w:val="0"/>
            <w:autoSpaceDN w:val="0"/>
            <w:adjustRightInd w:val="0"/>
            <w:spacing w:line="240" w:lineRule="auto"/>
          </w:pPr>
        </w:pPrChange>
      </w:pPr>
      <w:del w:id="600" w:author="Meyer, Michael Frederick" w:date="2020-06-11T11:50:00Z">
        <w:r w:rsidDel="005F6DEA">
          <w:delText xml:space="preserve">Turetsky, M. R., R. K. Wieder, C. J. Williams, and D. H. Vitt. 2000. Organic matter accumulation, peat chemistry, and permafrost melting in peatlands of boreal Alberta. Écoscience </w:delText>
        </w:r>
        <w:r w:rsidDel="005F6DEA">
          <w:rPr>
            <w:b/>
            <w:bCs/>
          </w:rPr>
          <w:delText>7</w:delText>
        </w:r>
        <w:r w:rsidDel="005F6DEA">
          <w:delText>: 115–122. doi:10.1080/11956860.2000.11682608</w:delText>
        </w:r>
      </w:del>
    </w:p>
    <w:p w14:paraId="269C3825" w14:textId="7FACA8BC" w:rsidR="00E97A2F" w:rsidDel="005F6DEA" w:rsidRDefault="00E97A2F">
      <w:pPr>
        <w:pStyle w:val="Bibliography"/>
        <w:rPr>
          <w:del w:id="601" w:author="Meyer, Michael Frederick" w:date="2020-06-11T11:50:00Z"/>
        </w:rPr>
        <w:pPrChange w:id="602" w:author="Meyer, Michael Frederick" w:date="2020-06-09T16:43:00Z">
          <w:pPr>
            <w:widowControl w:val="0"/>
            <w:autoSpaceDE w:val="0"/>
            <w:autoSpaceDN w:val="0"/>
            <w:adjustRightInd w:val="0"/>
            <w:spacing w:line="240" w:lineRule="auto"/>
          </w:pPr>
        </w:pPrChange>
      </w:pPr>
      <w:del w:id="603" w:author="Meyer, Michael Frederick" w:date="2020-06-11T11:50:00Z">
        <w:r w:rsidDel="005F6DEA">
          <w:delText xml:space="preserve">Veloza, A. J., F.-L. E. Chu, and K. W. Tang. 2006. Trophic modification of essential fatty acids by heterotrophic protists and its effects on the fatty acid composition of the copepod Acartia tonsa. Marine Biology </w:delText>
        </w:r>
        <w:r w:rsidDel="005F6DEA">
          <w:rPr>
            <w:b/>
            <w:bCs/>
          </w:rPr>
          <w:delText>148</w:delText>
        </w:r>
        <w:r w:rsidDel="005F6DEA">
          <w:delText>: 779–788. doi:10.1007/s00227-005-0123-1</w:delText>
        </w:r>
      </w:del>
    </w:p>
    <w:p w14:paraId="5222B710" w14:textId="582B3836" w:rsidR="00E97A2F" w:rsidDel="005F6DEA" w:rsidRDefault="00E97A2F">
      <w:pPr>
        <w:pStyle w:val="Bibliography"/>
        <w:rPr>
          <w:del w:id="604" w:author="Meyer, Michael Frederick" w:date="2020-06-11T11:50:00Z"/>
        </w:rPr>
        <w:pPrChange w:id="605" w:author="Meyer, Michael Frederick" w:date="2020-06-09T16:43:00Z">
          <w:pPr>
            <w:widowControl w:val="0"/>
            <w:autoSpaceDE w:val="0"/>
            <w:autoSpaceDN w:val="0"/>
            <w:adjustRightInd w:val="0"/>
            <w:spacing w:line="240" w:lineRule="auto"/>
          </w:pPr>
        </w:pPrChange>
      </w:pPr>
      <w:del w:id="606" w:author="Meyer, Michael Frederick" w:date="2020-06-11T11:50:00Z">
        <w:r w:rsidDel="005F6DEA">
          <w:delText xml:space="preserve">Volkova, E. A., N. A. Bondarenko, and O. A. Timoshkin. 2018. Morphotaxonomy, distribution and abundance of </w:delText>
        </w:r>
        <w:r w:rsidDel="005F6DEA">
          <w:rPr>
            <w:i/>
            <w:iCs/>
          </w:rPr>
          <w:delText>Spirogyra</w:delText>
        </w:r>
        <w:r w:rsidDel="005F6DEA">
          <w:delText xml:space="preserve"> (Zygnematophyceae, Charophyta) in Lake Baikal, East Siberia. Phycologia </w:delText>
        </w:r>
        <w:r w:rsidDel="005F6DEA">
          <w:rPr>
            <w:b/>
            <w:bCs/>
          </w:rPr>
          <w:delText>57</w:delText>
        </w:r>
        <w:r w:rsidDel="005F6DEA">
          <w:delText>: 298–308. doi:10.2216/17-69.1</w:delText>
        </w:r>
      </w:del>
    </w:p>
    <w:p w14:paraId="18D5AF91" w14:textId="4DB75381" w:rsidR="00E97A2F" w:rsidDel="005F6DEA" w:rsidRDefault="00E97A2F">
      <w:pPr>
        <w:pStyle w:val="Bibliography"/>
        <w:rPr>
          <w:del w:id="607" w:author="Meyer, Michael Frederick" w:date="2020-06-11T11:50:00Z"/>
        </w:rPr>
        <w:pPrChange w:id="608" w:author="Meyer, Michael Frederick" w:date="2020-06-09T16:43:00Z">
          <w:pPr>
            <w:widowControl w:val="0"/>
            <w:autoSpaceDE w:val="0"/>
            <w:autoSpaceDN w:val="0"/>
            <w:adjustRightInd w:val="0"/>
            <w:spacing w:line="240" w:lineRule="auto"/>
          </w:pPr>
        </w:pPrChange>
      </w:pPr>
      <w:del w:id="609" w:author="Meyer, Michael Frederick" w:date="2020-06-11T11:50:00Z">
        <w:r w:rsidDel="005F6DEA">
          <w:delText xml:space="preserve">Wang, W., and J. Wang. 2018. Investigation of microplastics in aquatic environments: An overview of the methods used, from field sampling to laboratory analysis. TrAC Trends in Analytical Chemistry </w:delText>
        </w:r>
        <w:r w:rsidDel="005F6DEA">
          <w:rPr>
            <w:b/>
            <w:bCs/>
          </w:rPr>
          <w:delText>108</w:delText>
        </w:r>
        <w:r w:rsidDel="005F6DEA">
          <w:delText>: 195–202. doi:10.1016/j.trac.2018.08.026</w:delText>
        </w:r>
      </w:del>
    </w:p>
    <w:p w14:paraId="58BCFD7B" w14:textId="411E4878" w:rsidR="00E97A2F" w:rsidDel="005F6DEA" w:rsidRDefault="00E97A2F">
      <w:pPr>
        <w:pStyle w:val="Bibliography"/>
        <w:rPr>
          <w:del w:id="610" w:author="Meyer, Michael Frederick" w:date="2020-06-11T11:50:00Z"/>
        </w:rPr>
        <w:pPrChange w:id="611" w:author="Meyer, Michael Frederick" w:date="2020-06-09T16:43:00Z">
          <w:pPr>
            <w:widowControl w:val="0"/>
            <w:autoSpaceDE w:val="0"/>
            <w:autoSpaceDN w:val="0"/>
            <w:adjustRightInd w:val="0"/>
            <w:spacing w:line="240" w:lineRule="auto"/>
          </w:pPr>
        </w:pPrChange>
      </w:pPr>
      <w:del w:id="612" w:author="Meyer, Michael Frederick" w:date="2020-06-11T11:50:00Z">
        <w:r w:rsidDel="005F6DEA">
          <w:delText xml:space="preserve">Wayland, M., and K. A. Hobson. 2001. Stable carbon, nitrogen, and sulfur isotope ratios in riparian food webs on rivers receiving sewage and pulp-mill effluents. Can. J. Zool. </w:delText>
        </w:r>
        <w:r w:rsidDel="005F6DEA">
          <w:rPr>
            <w:b/>
            <w:bCs/>
          </w:rPr>
          <w:delText>79</w:delText>
        </w:r>
        <w:r w:rsidDel="005F6DEA">
          <w:delText>: 5–15. doi:10.1139/z00-169</w:delText>
        </w:r>
      </w:del>
    </w:p>
    <w:p w14:paraId="65552D2D" w14:textId="38FCE3A1" w:rsidR="00E97A2F" w:rsidDel="005F6DEA" w:rsidRDefault="00E97A2F">
      <w:pPr>
        <w:pStyle w:val="Bibliography"/>
        <w:rPr>
          <w:del w:id="613" w:author="Meyer, Michael Frederick" w:date="2020-06-11T11:50:00Z"/>
        </w:rPr>
        <w:pPrChange w:id="614" w:author="Meyer, Michael Frederick" w:date="2020-06-09T16:43:00Z">
          <w:pPr>
            <w:widowControl w:val="0"/>
            <w:autoSpaceDE w:val="0"/>
            <w:autoSpaceDN w:val="0"/>
            <w:adjustRightInd w:val="0"/>
            <w:spacing w:line="240" w:lineRule="auto"/>
          </w:pPr>
        </w:pPrChange>
      </w:pPr>
      <w:del w:id="615" w:author="Meyer, Michael Frederick" w:date="2020-06-11T11:50:00Z">
        <w:r w:rsidDel="005F6DEA">
          <w:delText>Wickham, H. 2016. ggplot2: Elegant Graphics for Data Analysis, Springer-Verlag.</w:delText>
        </w:r>
      </w:del>
    </w:p>
    <w:p w14:paraId="0FB2FADB" w14:textId="44816CE9" w:rsidR="00E97A2F" w:rsidDel="005F6DEA" w:rsidRDefault="00E97A2F">
      <w:pPr>
        <w:pStyle w:val="Bibliography"/>
        <w:rPr>
          <w:del w:id="616" w:author="Meyer, Michael Frederick" w:date="2020-06-11T11:50:00Z"/>
        </w:rPr>
        <w:pPrChange w:id="617" w:author="Meyer, Michael Frederick" w:date="2020-06-09T16:43:00Z">
          <w:pPr>
            <w:widowControl w:val="0"/>
            <w:autoSpaceDE w:val="0"/>
            <w:autoSpaceDN w:val="0"/>
            <w:adjustRightInd w:val="0"/>
            <w:spacing w:line="240" w:lineRule="auto"/>
          </w:pPr>
        </w:pPrChange>
      </w:pPr>
      <w:del w:id="618" w:author="Meyer, Michael Frederick" w:date="2020-06-11T11:50:00Z">
        <w:r w:rsidDel="005F6DEA">
          <w:delText>Wickham, H., R. Francois, L. Henry, and K. Mueller. 2019. dplyr: A Grammar of Data Manipulation,.</w:delText>
        </w:r>
      </w:del>
    </w:p>
    <w:p w14:paraId="604E5F6D" w14:textId="7D921F37" w:rsidR="00E97A2F" w:rsidDel="005F6DEA" w:rsidRDefault="00E97A2F">
      <w:pPr>
        <w:pStyle w:val="Bibliography"/>
        <w:rPr>
          <w:del w:id="619" w:author="Meyer, Michael Frederick" w:date="2020-06-11T11:50:00Z"/>
        </w:rPr>
        <w:pPrChange w:id="620" w:author="Meyer, Michael Frederick" w:date="2020-06-09T16:43:00Z">
          <w:pPr>
            <w:widowControl w:val="0"/>
            <w:autoSpaceDE w:val="0"/>
            <w:autoSpaceDN w:val="0"/>
            <w:adjustRightInd w:val="0"/>
            <w:spacing w:line="240" w:lineRule="auto"/>
          </w:pPr>
        </w:pPrChange>
      </w:pPr>
      <w:del w:id="621" w:author="Meyer, Michael Frederick" w:date="2020-06-11T11:50:00Z">
        <w:r w:rsidDel="005F6DEA">
          <w:lastRenderedPageBreak/>
          <w:delText>Wickham, H., and L. Henry. 2019. tidyr: Easily Tidy Data with ‘spread()’ and ‘gather()’ Functions,.</w:delText>
        </w:r>
      </w:del>
    </w:p>
    <w:p w14:paraId="39AFB775" w14:textId="7C7FAD83" w:rsidR="00E97A2F" w:rsidDel="005F6DEA" w:rsidRDefault="00E97A2F">
      <w:pPr>
        <w:pStyle w:val="Bibliography"/>
        <w:rPr>
          <w:del w:id="622" w:author="Meyer, Michael Frederick" w:date="2020-06-11T11:50:00Z"/>
        </w:rPr>
        <w:pPrChange w:id="623" w:author="Meyer, Michael Frederick" w:date="2020-06-09T16:43:00Z">
          <w:pPr>
            <w:widowControl w:val="0"/>
            <w:autoSpaceDE w:val="0"/>
            <w:autoSpaceDN w:val="0"/>
            <w:adjustRightInd w:val="0"/>
            <w:spacing w:line="240" w:lineRule="auto"/>
          </w:pPr>
        </w:pPrChange>
      </w:pPr>
      <w:del w:id="624" w:author="Meyer, Michael Frederick" w:date="2020-06-11T11:50:00Z">
        <w:r w:rsidDel="005F6DEA">
          <w:delText xml:space="preserve">Yang, Y., W. Song, H. Lin, W. Wang, L. Du, and W. Xing. 2018. Antibiotics and antibiotic resistance genes in global lakes: A review and meta-analysis. Environment International </w:delText>
        </w:r>
        <w:r w:rsidDel="005F6DEA">
          <w:rPr>
            <w:b/>
            <w:bCs/>
          </w:rPr>
          <w:delText>116</w:delText>
        </w:r>
        <w:r w:rsidDel="005F6DEA">
          <w:delText>: 60–73. doi:10.1016/j.envint.2018.04.011</w:delText>
        </w:r>
      </w:del>
    </w:p>
    <w:p w14:paraId="251DDBB2" w14:textId="243C7BAD" w:rsidR="00E97A2F" w:rsidDel="005F6DEA" w:rsidRDefault="00E97A2F">
      <w:pPr>
        <w:pStyle w:val="Bibliography"/>
        <w:rPr>
          <w:del w:id="625" w:author="Meyer, Michael Frederick" w:date="2020-06-11T11:50:00Z"/>
        </w:rPr>
        <w:pPrChange w:id="626" w:author="Meyer, Michael Frederick" w:date="2020-06-09T16:43:00Z">
          <w:pPr>
            <w:widowControl w:val="0"/>
            <w:autoSpaceDE w:val="0"/>
            <w:autoSpaceDN w:val="0"/>
            <w:adjustRightInd w:val="0"/>
            <w:spacing w:line="240" w:lineRule="auto"/>
          </w:pPr>
        </w:pPrChange>
      </w:pPr>
      <w:del w:id="627" w:author="Meyer, Michael Frederick" w:date="2020-06-11T11:50:00Z">
        <w:r w:rsidDel="005F6DEA">
          <w:delText xml:space="preserve">Yang, Y.-Y., G. S. Toor, P. C. Wilson, and C. F. Williams. 2016. Septic systems as hot-spots of pollutants in the environment: Fate and mass balance of micropollutants in septic drainfields. Science of The Total Environment </w:delText>
        </w:r>
        <w:r w:rsidDel="005F6DEA">
          <w:rPr>
            <w:b/>
            <w:bCs/>
          </w:rPr>
          <w:delText>566–567</w:delText>
        </w:r>
        <w:r w:rsidDel="005F6DEA">
          <w:delText>: 1535–1544. doi:10.1016/j.scitotenv.2016.06.043</w:delText>
        </w:r>
      </w:del>
    </w:p>
    <w:p w14:paraId="05820D7D" w14:textId="03496BBB" w:rsidR="00E97A2F" w:rsidDel="005F6DEA" w:rsidRDefault="00E97A2F">
      <w:pPr>
        <w:pStyle w:val="Bibliography"/>
        <w:rPr>
          <w:del w:id="628" w:author="Meyer, Michael Frederick" w:date="2020-06-11T11:50:00Z"/>
        </w:rPr>
        <w:pPrChange w:id="629" w:author="Meyer, Michael Frederick" w:date="2020-06-09T16:43:00Z">
          <w:pPr>
            <w:widowControl w:val="0"/>
            <w:autoSpaceDE w:val="0"/>
            <w:autoSpaceDN w:val="0"/>
            <w:adjustRightInd w:val="0"/>
            <w:spacing w:line="240" w:lineRule="auto"/>
          </w:pPr>
        </w:pPrChange>
      </w:pPr>
      <w:del w:id="630" w:author="Meyer, Michael Frederick" w:date="2020-06-11T11:50:00Z">
        <w:r w:rsidDel="005F6DEA">
          <w:delText xml:space="preserve">York, J. K., G. Tomasky, I. Valiela, and D. J. Repeta. 2007. Stable isotopic detection of ammonium and nitrate assimilation by phytoplankton in the Waquoit Bay estuarine system. Limnology and Oceanography </w:delText>
        </w:r>
        <w:r w:rsidDel="005F6DEA">
          <w:rPr>
            <w:b/>
            <w:bCs/>
          </w:rPr>
          <w:delText>52</w:delText>
        </w:r>
        <w:r w:rsidDel="005F6DEA">
          <w:delText>: 144–155. doi:10.4319/lo.2007.52.1.0144</w:delText>
        </w:r>
      </w:del>
    </w:p>
    <w:p w14:paraId="1ACD0460" w14:textId="1A4B81A9"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Biostation for their expert field, taxonomic, and laboratory support; Marianne Moore and Bart De Stasio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Labou, Stephen L. Katz, Brian P. Lanouette, John R. Loffredo, Alex K. Fremier, Erica J. Crespi, Daniel L. Preston, and Jim J. Elser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223BBC67" w:rsidR="00715D55" w:rsidRDefault="00920A8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8B778A2" wp14:editId="7FE5086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77777777" w:rsidR="00A254FA" w:rsidRDefault="00D8535D">
      <w:pPr>
        <w:rPr>
          <w:ins w:id="631" w:author="Meyer, Michael Frederick" w:date="2020-06-10T13:32: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ins w:id="632" w:author="Meyer, Michael Frederick" w:date="2020-06-10T12:15:00Z">
        <w:r w:rsidR="000318B7">
          <w:rPr>
            <w:rFonts w:ascii="Times New Roman" w:eastAsia="Times New Roman" w:hAnsi="Times New Roman" w:cs="Times New Roman"/>
            <w:sz w:val="24"/>
            <w:szCs w:val="24"/>
          </w:rPr>
          <w:t xml:space="preserve">log-transformed </w:t>
        </w:r>
      </w:ins>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ins w:id="633" w:author="Meyer, Michael Frederick" w:date="2020-06-10T12:15:00Z">
        <w:r w:rsidR="000318B7">
          <w:rPr>
            <w:rFonts w:ascii="Times New Roman" w:eastAsia="Times New Roman" w:hAnsi="Times New Roman" w:cs="Times New Roman"/>
            <w:sz w:val="24"/>
            <w:szCs w:val="24"/>
          </w:rPr>
          <w:t xml:space="preserve">IDW population was log-transformed so as to make </w:t>
        </w:r>
      </w:ins>
      <w:ins w:id="634" w:author="Meyer, Michael Frederick" w:date="2020-06-10T12:16:00Z">
        <w:r w:rsidR="000318B7">
          <w:rPr>
            <w:rFonts w:ascii="Times New Roman" w:eastAsia="Times New Roman" w:hAnsi="Times New Roman" w:cs="Times New Roman"/>
            <w:sz w:val="24"/>
            <w:szCs w:val="24"/>
          </w:rPr>
          <w:t xml:space="preserve">IDW populations across three degrees of magnitude more comparable. </w:t>
        </w:r>
      </w:ins>
      <w:del w:id="635" w:author="Meyer, Michael Frederick" w:date="2020-06-10T12:15:00Z">
        <w:r w:rsidDel="000318B7">
          <w:rPr>
            <w:rFonts w:ascii="Times New Roman" w:eastAsia="Times New Roman" w:hAnsi="Times New Roman" w:cs="Times New Roman"/>
            <w:sz w:val="24"/>
            <w:szCs w:val="24"/>
          </w:rPr>
          <w:delText xml:space="preserve">Grey sites are located where a </w:delText>
        </w:r>
        <w:r w:rsidR="00B63560" w:rsidDel="000318B7">
          <w:rPr>
            <w:rFonts w:ascii="Times New Roman" w:eastAsia="Times New Roman" w:hAnsi="Times New Roman" w:cs="Times New Roman"/>
            <w:sz w:val="24"/>
            <w:szCs w:val="24"/>
          </w:rPr>
          <w:delText>IDW</w:delText>
        </w:r>
        <w:r w:rsidDel="000318B7">
          <w:rPr>
            <w:rFonts w:ascii="Times New Roman" w:eastAsia="Times New Roman" w:hAnsi="Times New Roman" w:cs="Times New Roman"/>
            <w:sz w:val="24"/>
            <w:szCs w:val="24"/>
          </w:rPr>
          <w:delText xml:space="preserve"> population could not be calculated. </w:delText>
        </w:r>
      </w:del>
      <w:r>
        <w:rPr>
          <w:rFonts w:ascii="Times New Roman" w:eastAsia="Times New Roman" w:hAnsi="Times New Roman" w:cs="Times New Roman"/>
          <w:sz w:val="24"/>
          <w:szCs w:val="24"/>
        </w:rPr>
        <w:t xml:space="preserve">The entire transect included three developed sites (i.e., Listvyanka, Bolshie Koty, Bolshoe Goloustnoe). Listvyanka contains approximately 2,000 permanent residents, although it experiences a transient tourist population of approximately </w:t>
      </w:r>
      <w:r w:rsidR="000318B7">
        <w:rPr>
          <w:rFonts w:ascii="Times New Roman" w:eastAsia="Times New Roman" w:hAnsi="Times New Roman" w:cs="Times New Roman"/>
          <w:sz w:val="24"/>
          <w:szCs w:val="24"/>
        </w:rPr>
        <w:t>1.2 million</w:t>
      </w:r>
      <w:r>
        <w:rPr>
          <w:rFonts w:ascii="Times New Roman" w:eastAsia="Times New Roman" w:hAnsi="Times New Roman" w:cs="Times New Roman"/>
          <w:sz w:val="24"/>
          <w:szCs w:val="24"/>
        </w:rPr>
        <w:t xml:space="preserve"> people annually. Bolshie Koty contains approximately </w:t>
      </w:r>
      <w:r w:rsidR="00DE0012">
        <w:rPr>
          <w:rFonts w:ascii="Times New Roman" w:eastAsia="Times New Roman" w:hAnsi="Times New Roman" w:cs="Times New Roman"/>
          <w:sz w:val="24"/>
          <w:szCs w:val="24"/>
        </w:rPr>
        <w:t>80</w:t>
      </w:r>
      <w:r>
        <w:rPr>
          <w:rFonts w:ascii="Times New Roman" w:eastAsia="Times New Roman" w:hAnsi="Times New Roman" w:cs="Times New Roman"/>
          <w:sz w:val="24"/>
          <w:szCs w:val="24"/>
        </w:rPr>
        <w:t xml:space="preserve"> permanent residents, but the two local field stations</w:t>
      </w:r>
      <w:r w:rsidR="00754A6A">
        <w:rPr>
          <w:rFonts w:ascii="Times New Roman" w:eastAsia="Times New Roman" w:hAnsi="Times New Roman" w:cs="Times New Roman"/>
          <w:sz w:val="24"/>
          <w:szCs w:val="24"/>
        </w:rPr>
        <w:t xml:space="preserve"> and tourism</w:t>
      </w:r>
      <w:r>
        <w:rPr>
          <w:rFonts w:ascii="Times New Roman" w:eastAsia="Times New Roman" w:hAnsi="Times New Roman" w:cs="Times New Roman"/>
          <w:sz w:val="24"/>
          <w:szCs w:val="24"/>
        </w:rPr>
        <w:t xml:space="preserve"> can </w:t>
      </w:r>
      <w:r w:rsidR="00754A6A">
        <w:rPr>
          <w:rFonts w:ascii="Times New Roman" w:eastAsia="Times New Roman" w:hAnsi="Times New Roman" w:cs="Times New Roman"/>
          <w:sz w:val="24"/>
          <w:szCs w:val="24"/>
        </w:rPr>
        <w:t xml:space="preserve">increase </w:t>
      </w:r>
      <w:r>
        <w:rPr>
          <w:rFonts w:ascii="Times New Roman" w:eastAsia="Times New Roman" w:hAnsi="Times New Roman" w:cs="Times New Roman"/>
          <w:sz w:val="24"/>
          <w:szCs w:val="24"/>
        </w:rPr>
        <w:t xml:space="preserve">population </w:t>
      </w:r>
      <w:r w:rsidR="00754A6A">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200+ individuals</w:t>
      </w:r>
      <w:r w:rsidR="00754A6A">
        <w:rPr>
          <w:rFonts w:ascii="Times New Roman" w:eastAsia="Times New Roman" w:hAnsi="Times New Roman" w:cs="Times New Roman"/>
          <w:sz w:val="24"/>
          <w:szCs w:val="24"/>
        </w:rPr>
        <w:t xml:space="preserve"> in the summer</w:t>
      </w:r>
      <w:r>
        <w:rPr>
          <w:rFonts w:ascii="Times New Roman" w:eastAsia="Times New Roman" w:hAnsi="Times New Roman" w:cs="Times New Roman"/>
          <w:sz w:val="24"/>
          <w:szCs w:val="24"/>
        </w:rPr>
        <w:t xml:space="preserve">. Bolshoe Goloustnoe has approximately 600 permanent residents and remains relatively consistent throughout the year. Three offshore samples were also collected to compare pelagic sewage signals to those in the littoral. </w:t>
      </w:r>
    </w:p>
    <w:p w14:paraId="7CC94DA7" w14:textId="77777777" w:rsidR="00A254FA" w:rsidRDefault="00A254FA">
      <w:pPr>
        <w:rPr>
          <w:ins w:id="636" w:author="Meyer, Michael Frederick" w:date="2020-06-10T13:32:00Z"/>
          <w:rFonts w:ascii="Times New Roman" w:eastAsia="Times New Roman" w:hAnsi="Times New Roman" w:cs="Times New Roman"/>
          <w:sz w:val="24"/>
          <w:szCs w:val="24"/>
        </w:rPr>
      </w:pPr>
      <w:ins w:id="637" w:author="Meyer, Michael Frederick" w:date="2020-06-10T13:32:00Z">
        <w:r>
          <w:rPr>
            <w:rFonts w:ascii="Times New Roman" w:eastAsia="Times New Roman" w:hAnsi="Times New Roman" w:cs="Times New Roman"/>
            <w:sz w:val="24"/>
            <w:szCs w:val="24"/>
          </w:rPr>
          <w:br w:type="page"/>
        </w:r>
      </w:ins>
    </w:p>
    <w:p w14:paraId="09ADF412" w14:textId="77777777" w:rsidR="00F622F3" w:rsidRDefault="00F622F3">
      <w:pPr>
        <w:rPr>
          <w:ins w:id="638" w:author="Meyer, Michael Frederick" w:date="2020-06-10T14:00:00Z"/>
          <w:noProof/>
        </w:rPr>
      </w:pPr>
    </w:p>
    <w:p w14:paraId="49D54FC4" w14:textId="77777777" w:rsidR="007D2FF3" w:rsidRDefault="007D2FF3">
      <w:pPr>
        <w:rPr>
          <w:ins w:id="639" w:author="Meyer, Michael Frederick" w:date="2020-06-10T14:22:00Z"/>
          <w:noProof/>
        </w:rPr>
      </w:pPr>
    </w:p>
    <w:p w14:paraId="0EA24CE0" w14:textId="5F6892D1" w:rsidR="00F622F3" w:rsidRDefault="00E01811">
      <w:pPr>
        <w:rPr>
          <w:ins w:id="640" w:author="Meyer, Michael Frederick" w:date="2020-06-10T14:01:00Z"/>
        </w:rPr>
      </w:pPr>
      <w:ins w:id="641" w:author="Meyer, Michael Frederick" w:date="2020-06-10T14:21:00Z">
        <w:r>
          <w:rPr>
            <w:noProof/>
          </w:rPr>
          <w:drawing>
            <wp:inline distT="0" distB="0" distL="0" distR="0" wp14:anchorId="60204108" wp14:editId="3B33B3E4">
              <wp:extent cx="4273236" cy="35896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0">
                        <a:extLst>
                          <a:ext uri="{28A0092B-C50C-407E-A947-70E740481C1C}">
                            <a14:useLocalDpi xmlns:a14="http://schemas.microsoft.com/office/drawing/2010/main" val="0"/>
                          </a:ext>
                        </a:extLst>
                      </a:blip>
                      <a:srcRect l="11043" t="1524" r="17017" b="12146"/>
                      <a:stretch/>
                    </pic:blipFill>
                    <pic:spPr bwMode="auto">
                      <a:xfrm>
                        <a:off x="0" y="0"/>
                        <a:ext cx="4275826" cy="3591830"/>
                      </a:xfrm>
                      <a:prstGeom prst="rect">
                        <a:avLst/>
                      </a:prstGeom>
                      <a:ln>
                        <a:noFill/>
                      </a:ln>
                      <a:extLst>
                        <a:ext uri="{53640926-AAD7-44D8-BBD7-CCE9431645EC}">
                          <a14:shadowObscured xmlns:a14="http://schemas.microsoft.com/office/drawing/2010/main"/>
                        </a:ext>
                      </a:extLst>
                    </pic:spPr>
                  </pic:pic>
                </a:graphicData>
              </a:graphic>
            </wp:inline>
          </w:drawing>
        </w:r>
      </w:ins>
    </w:p>
    <w:p w14:paraId="0F91D3CC" w14:textId="5189BCF9" w:rsidR="00715D55" w:rsidRPr="007D2FF3" w:rsidRDefault="00F622F3">
      <w:pPr>
        <w:rPr>
          <w:rFonts w:ascii="Times New Roman" w:eastAsia="Times New Roman" w:hAnsi="Times New Roman" w:cs="Times New Roman"/>
          <w:sz w:val="24"/>
          <w:szCs w:val="24"/>
        </w:rPr>
      </w:pPr>
      <w:ins w:id="642" w:author="Meyer, Michael Frederick" w:date="2020-06-10T14:02:00Z">
        <w:r w:rsidRPr="007D2FF3">
          <w:rPr>
            <w:rFonts w:ascii="Times New Roman" w:hAnsi="Times New Roman" w:cs="Times New Roman"/>
            <w:sz w:val="24"/>
            <w:szCs w:val="24"/>
            <w:rPrChange w:id="643" w:author="Meyer, Michael Frederick" w:date="2020-06-10T14:23:00Z">
              <w:rPr/>
            </w:rPrChange>
          </w:rPr>
          <w:t>Figure</w:t>
        </w:r>
      </w:ins>
      <w:ins w:id="644" w:author="Meyer, Michael Frederick" w:date="2020-06-10T14:08:00Z">
        <w:r w:rsidR="00E01811" w:rsidRPr="007D2FF3">
          <w:rPr>
            <w:rFonts w:ascii="Times New Roman" w:hAnsi="Times New Roman" w:cs="Times New Roman"/>
            <w:sz w:val="24"/>
            <w:szCs w:val="24"/>
            <w:rPrChange w:id="645" w:author="Meyer, Michael Frederick" w:date="2020-06-10T14:23:00Z">
              <w:rPr/>
            </w:rPrChange>
          </w:rPr>
          <w:t xml:space="preserve"> 2: Photographs </w:t>
        </w:r>
      </w:ins>
      <w:ins w:id="646" w:author="Meyer, Michael Frederick" w:date="2020-06-10T14:22:00Z">
        <w:r w:rsidR="007D2FF3" w:rsidRPr="007D2FF3">
          <w:rPr>
            <w:rFonts w:ascii="Times New Roman" w:hAnsi="Times New Roman" w:cs="Times New Roman"/>
            <w:sz w:val="24"/>
            <w:szCs w:val="24"/>
            <w:rPrChange w:id="647" w:author="Meyer, Michael Frederick" w:date="2020-06-10T14:23:00Z">
              <w:rPr/>
            </w:rPrChange>
          </w:rPr>
          <w:t>and Google Earth imagery of each develop</w:t>
        </w:r>
      </w:ins>
      <w:ins w:id="648" w:author="Meyer, Michael Frederick" w:date="2020-06-10T14:23:00Z">
        <w:r w:rsidR="007D2FF3" w:rsidRPr="007D2FF3">
          <w:rPr>
            <w:rFonts w:ascii="Times New Roman" w:hAnsi="Times New Roman" w:cs="Times New Roman"/>
            <w:sz w:val="24"/>
            <w:szCs w:val="24"/>
            <w:rPrChange w:id="649" w:author="Meyer, Michael Frederick" w:date="2020-06-10T14:23:00Z">
              <w:rPr/>
            </w:rPrChange>
          </w:rPr>
          <w:t>ed area</w:t>
        </w:r>
      </w:ins>
      <w:ins w:id="650" w:author="Meyer, Michael Frederick" w:date="2020-06-10T14:09:00Z">
        <w:r w:rsidR="00E01811" w:rsidRPr="007D2FF3">
          <w:rPr>
            <w:rFonts w:ascii="Times New Roman" w:hAnsi="Times New Roman" w:cs="Times New Roman"/>
            <w:sz w:val="24"/>
            <w:szCs w:val="24"/>
            <w:rPrChange w:id="651" w:author="Meyer, Michael Frederick" w:date="2020-06-10T14:23:00Z">
              <w:rPr/>
            </w:rPrChange>
          </w:rPr>
          <w:t xml:space="preserve">. Photographs were taken by Kara </w:t>
        </w:r>
      </w:ins>
      <w:ins w:id="652" w:author="Meyer, Michael Frederick" w:date="2020-06-10T14:10:00Z">
        <w:r w:rsidR="00E01811" w:rsidRPr="007D2FF3">
          <w:rPr>
            <w:rFonts w:ascii="Times New Roman" w:hAnsi="Times New Roman" w:cs="Times New Roman"/>
            <w:sz w:val="24"/>
            <w:szCs w:val="24"/>
            <w:rPrChange w:id="653" w:author="Meyer, Michael Frederick" w:date="2020-06-10T14:23:00Z">
              <w:rPr/>
            </w:rPrChange>
          </w:rPr>
          <w:t xml:space="preserve">H. Woo and Michael F. Meyer. </w:t>
        </w:r>
      </w:ins>
      <w:r w:rsidR="00D8535D" w:rsidRPr="007D2FF3">
        <w:rPr>
          <w:rFonts w:ascii="Times New Roman" w:hAnsi="Times New Roman" w:cs="Times New Roman"/>
          <w:sz w:val="24"/>
          <w:szCs w:val="24"/>
          <w:rPrChange w:id="654" w:author="Meyer, Michael Frederick" w:date="2020-06-10T14:23:00Z">
            <w:rPr/>
          </w:rPrChange>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Taakhteev &amp; Didorenko, 2015; Mollusc taxa were defined as in Sitnikova,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intermida</w:t>
            </w:r>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roloxidae</w:t>
            </w:r>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sellidae</w:t>
            </w:r>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lata</w:t>
            </w:r>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aicaliidae</w:t>
            </w:r>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latior</w:t>
            </w:r>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r w:rsidR="00885BA6" w:rsidRPr="00090369">
              <w:rPr>
                <w:rFonts w:ascii="Times New Roman" w:eastAsia="Times New Roman" w:hAnsi="Times New Roman" w:cs="Times New Roman"/>
                <w:sz w:val="16"/>
                <w:szCs w:val="16"/>
              </w:rPr>
              <w:t xml:space="preserve">Dybowsky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enedictidate</w:t>
            </w:r>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Hirudinea</w:t>
            </w:r>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r w:rsidRPr="00F5144C">
              <w:rPr>
                <w:rFonts w:ascii="Times New Roman" w:eastAsia="Times New Roman" w:hAnsi="Times New Roman" w:cs="Times New Roman"/>
                <w:i/>
                <w:sz w:val="16"/>
                <w:szCs w:val="16"/>
              </w:rPr>
              <w:t>Brandtia latissima latissima</w:t>
            </w:r>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aackia</w:t>
            </w:r>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Brandtia parasitica parasitica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orbidae</w:t>
            </w:r>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inflat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Valvatidae</w:t>
            </w:r>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pachyt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Cryptoropus rugos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apreolus </w:t>
            </w:r>
            <w:r w:rsidRPr="00090369">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ruentes </w:t>
            </w:r>
            <w:r w:rsidRPr="00090369">
              <w:rPr>
                <w:rFonts w:ascii="Times New Roman" w:eastAsia="Times New Roman" w:hAnsi="Times New Roman" w:cs="Times New Roman"/>
                <w:sz w:val="16"/>
                <w:szCs w:val="16"/>
              </w:rPr>
              <w:t>(Dorogostaiskii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cyane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grandimanus </w:t>
            </w:r>
            <w:r w:rsidRPr="00B07246">
              <w:rPr>
                <w:rFonts w:ascii="Times New Roman" w:eastAsia="Times New Roman" w:hAnsi="Times New Roman" w:cs="Times New Roman"/>
                <w:sz w:val="16"/>
                <w:szCs w:val="16"/>
              </w:rPr>
              <w:t>(Bazikalova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maacki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marituji </w:t>
            </w:r>
            <w:r w:rsidRPr="00B07246">
              <w:rPr>
                <w:rFonts w:ascii="Times New Roman" w:eastAsia="Times New Roman" w:hAnsi="Times New Roman" w:cs="Times New Roman"/>
                <w:sz w:val="16"/>
                <w:szCs w:val="16"/>
              </w:rPr>
              <w:t>(Bazikalova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erucossus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iridis viridi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Eulimnogammarus vitta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brandtia brandita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brandtii tenera </w:t>
            </w:r>
            <w:r w:rsidRPr="00B07246">
              <w:rPr>
                <w:rFonts w:ascii="Times New Roman" w:eastAsia="Times New Roman" w:hAnsi="Times New Roman" w:cs="Times New Roman"/>
                <w:sz w:val="16"/>
                <w:szCs w:val="16"/>
              </w:rPr>
              <w:t>(Sovinskii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cancelloides </w:t>
            </w:r>
            <w:r w:rsidRPr="00B07246">
              <w:rPr>
                <w:rFonts w:ascii="Times New Roman" w:eastAsia="Times New Roman" w:hAnsi="Times New Roman" w:cs="Times New Roman"/>
                <w:sz w:val="16"/>
                <w:szCs w:val="16"/>
              </w:rPr>
              <w:t>(Gerstfeldt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cancellus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allasea viridis </w:t>
            </w:r>
            <w:r w:rsidRPr="00B07246">
              <w:rPr>
                <w:rFonts w:ascii="Times New Roman" w:eastAsia="Times New Roman" w:hAnsi="Times New Roman" w:cs="Times New Roman"/>
                <w:sz w:val="16"/>
                <w:szCs w:val="16"/>
              </w:rPr>
              <w:t>(Garjajev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crassimus </w:t>
            </w:r>
            <w:r w:rsidRPr="00B07246">
              <w:rPr>
                <w:rFonts w:ascii="Times New Roman" w:eastAsia="Times New Roman" w:hAnsi="Times New Roman" w:cs="Times New Roman"/>
                <w:sz w:val="16"/>
                <w:szCs w:val="16"/>
              </w:rPr>
              <w:t>(Sovinskii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ephippia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megonychus perpolitus </w:t>
            </w:r>
            <w:r w:rsidRPr="00B07246">
              <w:rPr>
                <w:rFonts w:ascii="Times New Roman" w:eastAsia="Times New Roman" w:hAnsi="Times New Roman" w:cs="Times New Roman"/>
                <w:sz w:val="16"/>
                <w:szCs w:val="16"/>
              </w:rPr>
              <w:t>(Takhteev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r>
              <w:rPr>
                <w:rFonts w:ascii="Times New Roman" w:eastAsia="Times New Roman" w:hAnsi="Times New Roman" w:cs="Times New Roman"/>
                <w:i/>
                <w:sz w:val="16"/>
                <w:szCs w:val="16"/>
              </w:rPr>
              <w:t xml:space="preserve">Poekilogammarus pictus </w:t>
            </w:r>
            <w:r w:rsidRPr="00B07246">
              <w:rPr>
                <w:rFonts w:ascii="Times New Roman" w:eastAsia="Times New Roman" w:hAnsi="Times New Roman" w:cs="Times New Roman"/>
                <w:sz w:val="16"/>
                <w:szCs w:val="16"/>
              </w:rPr>
              <w:t>(Dybowsky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tbl>
      <w:tblPr>
        <w:tblStyle w:val="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3CF7EB2D"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93231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O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B14EA0" w14:paraId="602B841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A4CEAE4" w14:textId="0D1A799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304.04</w:t>
            </w:r>
          </w:p>
        </w:tc>
        <w:tc>
          <w:tcPr>
            <w:tcW w:w="941" w:type="dxa"/>
            <w:tcMar>
              <w:top w:w="100" w:type="dxa"/>
              <w:left w:w="100" w:type="dxa"/>
              <w:bottom w:w="100" w:type="dxa"/>
              <w:right w:w="100" w:type="dxa"/>
            </w:tcMar>
            <w:vAlign w:val="bottom"/>
          </w:tcPr>
          <w:p w14:paraId="73DC295B" w14:textId="63876A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0C0E3696"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9CECD3F" w14:textId="3C1B6A2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891.56</w:t>
            </w:r>
          </w:p>
        </w:tc>
        <w:tc>
          <w:tcPr>
            <w:tcW w:w="941" w:type="dxa"/>
            <w:tcMar>
              <w:top w:w="100" w:type="dxa"/>
              <w:left w:w="100" w:type="dxa"/>
              <w:bottom w:w="100" w:type="dxa"/>
              <w:right w:w="100" w:type="dxa"/>
            </w:tcMar>
            <w:vAlign w:val="bottom"/>
          </w:tcPr>
          <w:p w14:paraId="0DA4F315" w14:textId="65A2DE9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F2EAC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6057125F" w14:textId="5DA19F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31.23</w:t>
            </w:r>
          </w:p>
        </w:tc>
        <w:tc>
          <w:tcPr>
            <w:tcW w:w="941" w:type="dxa"/>
            <w:tcMar>
              <w:top w:w="100" w:type="dxa"/>
              <w:left w:w="100" w:type="dxa"/>
              <w:bottom w:w="100" w:type="dxa"/>
              <w:right w:w="100" w:type="dxa"/>
            </w:tcMar>
            <w:vAlign w:val="bottom"/>
          </w:tcPr>
          <w:p w14:paraId="0768B4F6" w14:textId="76A59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22454E7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5E60DA2E" w14:textId="2AE6F51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838.54</w:t>
            </w:r>
          </w:p>
        </w:tc>
        <w:tc>
          <w:tcPr>
            <w:tcW w:w="941" w:type="dxa"/>
            <w:tcMar>
              <w:top w:w="100" w:type="dxa"/>
              <w:left w:w="100" w:type="dxa"/>
              <w:bottom w:w="100" w:type="dxa"/>
              <w:right w:w="100" w:type="dxa"/>
            </w:tcMar>
            <w:vAlign w:val="bottom"/>
          </w:tcPr>
          <w:p w14:paraId="449EFC64" w14:textId="3387A8E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FEE3A2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092BAA4" w14:textId="7FC6447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11.91</w:t>
            </w:r>
          </w:p>
        </w:tc>
        <w:tc>
          <w:tcPr>
            <w:tcW w:w="941" w:type="dxa"/>
            <w:tcMar>
              <w:top w:w="100" w:type="dxa"/>
              <w:left w:w="100" w:type="dxa"/>
              <w:bottom w:w="100" w:type="dxa"/>
              <w:right w:w="100" w:type="dxa"/>
            </w:tcMar>
            <w:vAlign w:val="bottom"/>
          </w:tcPr>
          <w:p w14:paraId="080EEEDD" w14:textId="7D43942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19D32BCB"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470C85E" w14:textId="621CB2E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24.45</w:t>
            </w:r>
          </w:p>
        </w:tc>
        <w:tc>
          <w:tcPr>
            <w:tcW w:w="941" w:type="dxa"/>
            <w:tcMar>
              <w:top w:w="100" w:type="dxa"/>
              <w:left w:w="100" w:type="dxa"/>
              <w:bottom w:w="100" w:type="dxa"/>
              <w:right w:w="100" w:type="dxa"/>
            </w:tcMar>
            <w:vAlign w:val="bottom"/>
          </w:tcPr>
          <w:p w14:paraId="65C38BB2" w14:textId="4BBD3824"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4F4E8352"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vAlign w:val="bottom"/>
          </w:tcPr>
          <w:p w14:paraId="3F77A378" w14:textId="3398A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55.77</w:t>
            </w:r>
          </w:p>
        </w:tc>
        <w:tc>
          <w:tcPr>
            <w:tcW w:w="941" w:type="dxa"/>
            <w:tcMar>
              <w:top w:w="100" w:type="dxa"/>
              <w:left w:w="100" w:type="dxa"/>
              <w:bottom w:w="100" w:type="dxa"/>
              <w:right w:w="100" w:type="dxa"/>
            </w:tcMar>
            <w:vAlign w:val="bottom"/>
          </w:tcPr>
          <w:p w14:paraId="6BC713C6" w14:textId="1926D8F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DD6660F"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1B31A7C0" w14:textId="69E0041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62.42</w:t>
            </w:r>
          </w:p>
        </w:tc>
        <w:tc>
          <w:tcPr>
            <w:tcW w:w="941" w:type="dxa"/>
            <w:tcMar>
              <w:top w:w="100" w:type="dxa"/>
              <w:left w:w="100" w:type="dxa"/>
              <w:bottom w:w="100" w:type="dxa"/>
              <w:right w:w="100" w:type="dxa"/>
            </w:tcMar>
            <w:vAlign w:val="bottom"/>
          </w:tcPr>
          <w:p w14:paraId="5AFD2DE4" w14:textId="5CE1EC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5664F199"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12A0E6B" w14:textId="6684C39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720.55</w:t>
            </w:r>
          </w:p>
        </w:tc>
        <w:tc>
          <w:tcPr>
            <w:tcW w:w="941" w:type="dxa"/>
            <w:tcMar>
              <w:top w:w="100" w:type="dxa"/>
              <w:left w:w="100" w:type="dxa"/>
              <w:bottom w:w="100" w:type="dxa"/>
              <w:right w:w="100" w:type="dxa"/>
            </w:tcMar>
            <w:vAlign w:val="bottom"/>
          </w:tcPr>
          <w:p w14:paraId="3577F7A9" w14:textId="50B3D45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607A8533"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0BBDF49E" w14:textId="21BE06D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903.67</w:t>
            </w:r>
          </w:p>
        </w:tc>
        <w:tc>
          <w:tcPr>
            <w:tcW w:w="941" w:type="dxa"/>
            <w:tcMar>
              <w:top w:w="100" w:type="dxa"/>
              <w:left w:w="100" w:type="dxa"/>
              <w:bottom w:w="100" w:type="dxa"/>
              <w:right w:w="100" w:type="dxa"/>
            </w:tcMar>
            <w:vAlign w:val="bottom"/>
          </w:tcPr>
          <w:p w14:paraId="115E0F38" w14:textId="41B7B0B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2F94143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9EDE835" w14:textId="4DD9279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146.22</w:t>
            </w:r>
          </w:p>
        </w:tc>
        <w:tc>
          <w:tcPr>
            <w:tcW w:w="941" w:type="dxa"/>
            <w:tcMar>
              <w:top w:w="100" w:type="dxa"/>
              <w:left w:w="100" w:type="dxa"/>
              <w:bottom w:w="100" w:type="dxa"/>
              <w:right w:w="100" w:type="dxa"/>
            </w:tcMar>
            <w:vAlign w:val="bottom"/>
          </w:tcPr>
          <w:p w14:paraId="26F21172" w14:textId="16F7E387"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CDEEC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vAlign w:val="bottom"/>
          </w:tcPr>
          <w:p w14:paraId="3DE3418C" w14:textId="67156BE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5403.21</w:t>
            </w:r>
          </w:p>
        </w:tc>
        <w:tc>
          <w:tcPr>
            <w:tcW w:w="941" w:type="dxa"/>
            <w:tcMar>
              <w:top w:w="100" w:type="dxa"/>
              <w:left w:w="100" w:type="dxa"/>
              <w:bottom w:w="100" w:type="dxa"/>
              <w:right w:w="100" w:type="dxa"/>
            </w:tcMar>
            <w:vAlign w:val="bottom"/>
          </w:tcPr>
          <w:p w14:paraId="525660D7" w14:textId="416FB35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422C752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17205EA" w14:textId="748427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4792.51</w:t>
            </w:r>
          </w:p>
        </w:tc>
        <w:tc>
          <w:tcPr>
            <w:tcW w:w="941" w:type="dxa"/>
            <w:tcMar>
              <w:top w:w="100" w:type="dxa"/>
              <w:left w:w="100" w:type="dxa"/>
              <w:bottom w:w="100" w:type="dxa"/>
              <w:right w:w="100" w:type="dxa"/>
            </w:tcMar>
            <w:vAlign w:val="bottom"/>
          </w:tcPr>
          <w:p w14:paraId="2E59B2C8" w14:textId="0D207B8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97B84F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B99A9FE" w14:textId="3BF7169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9511.73</w:t>
            </w:r>
          </w:p>
        </w:tc>
        <w:tc>
          <w:tcPr>
            <w:tcW w:w="941" w:type="dxa"/>
            <w:tcMar>
              <w:top w:w="100" w:type="dxa"/>
              <w:left w:w="100" w:type="dxa"/>
              <w:bottom w:w="100" w:type="dxa"/>
              <w:right w:w="100" w:type="dxa"/>
            </w:tcMar>
            <w:vAlign w:val="bottom"/>
          </w:tcPr>
          <w:p w14:paraId="711B2586" w14:textId="0BE2A8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0DB5C5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D32341E" w14:textId="00E9DA8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3389.95</w:t>
            </w:r>
          </w:p>
        </w:tc>
        <w:tc>
          <w:tcPr>
            <w:tcW w:w="941" w:type="dxa"/>
            <w:tcMar>
              <w:top w:w="100" w:type="dxa"/>
              <w:left w:w="100" w:type="dxa"/>
              <w:bottom w:w="100" w:type="dxa"/>
              <w:right w:w="100" w:type="dxa"/>
            </w:tcMar>
            <w:vAlign w:val="bottom"/>
          </w:tcPr>
          <w:p w14:paraId="0A065AF0" w14:textId="10AB041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5317B0CE"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43F2927" w14:textId="517CC4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340.00</w:t>
            </w:r>
          </w:p>
        </w:tc>
        <w:tc>
          <w:tcPr>
            <w:tcW w:w="941" w:type="dxa"/>
            <w:tcMar>
              <w:top w:w="100" w:type="dxa"/>
              <w:left w:w="100" w:type="dxa"/>
              <w:bottom w:w="100" w:type="dxa"/>
              <w:right w:w="100" w:type="dxa"/>
            </w:tcMar>
            <w:vAlign w:val="bottom"/>
          </w:tcPr>
          <w:p w14:paraId="561A8972" w14:textId="46C603DF"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10AA3A2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EBEDFE6" w14:textId="552E82E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21.42</w:t>
            </w:r>
          </w:p>
        </w:tc>
        <w:tc>
          <w:tcPr>
            <w:tcW w:w="941" w:type="dxa"/>
            <w:tcMar>
              <w:top w:w="100" w:type="dxa"/>
              <w:left w:w="100" w:type="dxa"/>
              <w:bottom w:w="100" w:type="dxa"/>
              <w:right w:w="100" w:type="dxa"/>
            </w:tcMar>
            <w:vAlign w:val="bottom"/>
          </w:tcPr>
          <w:p w14:paraId="3BA05358" w14:textId="5A1F30B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618FCBE3"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3C65AC3E" w:rsidR="00715D55" w:rsidRDefault="00D8535D">
      <w:pPr>
        <w:rPr>
          <w:rFonts w:ascii="Times New Roman" w:eastAsia="Times New Roman" w:hAnsi="Times New Roman" w:cs="Times New Roman"/>
          <w:sz w:val="24"/>
          <w:szCs w:val="24"/>
        </w:rPr>
      </w:pPr>
      <w:del w:id="655" w:author="Meyer, Michael Frederick" w:date="2020-06-10T14:07:00Z">
        <w:r w:rsidDel="00E01811">
          <w:rPr>
            <w:rFonts w:ascii="Times New Roman" w:eastAsia="Times New Roman" w:hAnsi="Times New Roman" w:cs="Times New Roman"/>
            <w:sz w:val="24"/>
            <w:szCs w:val="24"/>
          </w:rPr>
          <w:lastRenderedPageBreak/>
          <w:delText>Figure 2</w:delText>
        </w:r>
      </w:del>
      <w:ins w:id="656" w:author="Meyer, Michael Frederick" w:date="2020-06-10T14:07:00Z">
        <w:r w:rsidR="00E01811">
          <w:rPr>
            <w:rFonts w:ascii="Times New Roman" w:eastAsia="Times New Roman" w:hAnsi="Times New Roman" w:cs="Times New Roman"/>
            <w:sz w:val="24"/>
            <w:szCs w:val="24"/>
          </w:rPr>
          <w:t>Figure 3</w:t>
        </w:r>
      </w:ins>
      <w:r>
        <w:rPr>
          <w:rFonts w:ascii="Times New Roman" w:eastAsia="Times New Roman" w:hAnsi="Times New Roman" w:cs="Times New Roman"/>
          <w:sz w:val="24"/>
          <w:szCs w:val="24"/>
        </w:rPr>
        <w:t xml:space="preserve">: Linear models of total PPCP concentrations (A), N15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otal PPCP concentrations (A), N15 (B), and phosphorus (C) produced significant models. Chlorophyll a (D), Nitrate (E), Total Microplastics (F), Ammonium (G), and Microplastic Density (H) did not produce significant models. </w:t>
      </w:r>
      <w:r>
        <w:br w:type="page"/>
      </w:r>
    </w:p>
    <w:p w14:paraId="5AD8598F" w14:textId="36E2C11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61F8B101" w:rsidR="00715D55" w:rsidRDefault="00D8535D">
      <w:pPr>
        <w:rPr>
          <w:rFonts w:ascii="Times New Roman" w:eastAsia="Times New Roman" w:hAnsi="Times New Roman" w:cs="Times New Roman"/>
          <w:sz w:val="24"/>
          <w:szCs w:val="24"/>
        </w:rPr>
      </w:pPr>
      <w:commentRangeStart w:id="657"/>
      <w:r>
        <w:rPr>
          <w:rFonts w:ascii="Times New Roman" w:eastAsia="Times New Roman" w:hAnsi="Times New Roman" w:cs="Times New Roman"/>
          <w:sz w:val="24"/>
          <w:szCs w:val="24"/>
        </w:rPr>
        <w:t xml:space="preserve">Figure </w:t>
      </w:r>
      <w:commentRangeEnd w:id="657"/>
      <w:r w:rsidR="00AF6212">
        <w:rPr>
          <w:rStyle w:val="CommentReference"/>
        </w:rPr>
        <w:commentReference w:id="657"/>
      </w:r>
      <w:r>
        <w:rPr>
          <w:rFonts w:ascii="Times New Roman" w:eastAsia="Times New Roman" w:hAnsi="Times New Roman" w:cs="Times New Roman"/>
          <w:sz w:val="24"/>
          <w:szCs w:val="24"/>
        </w:rPr>
        <w:t xml:space="preserve">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PERMANOVA confirmed the three groups to be significantly different (p = 0.023).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3B203592" w:rsidR="00715D55" w:rsidRDefault="00D8535D">
      <w:pPr>
        <w:rPr>
          <w:rFonts w:ascii="Times New Roman" w:eastAsia="Times New Roman" w:hAnsi="Times New Roman" w:cs="Times New Roman"/>
          <w:sz w:val="24"/>
          <w:szCs w:val="24"/>
        </w:rPr>
      </w:pPr>
      <w:commentRangeStart w:id="658"/>
      <w:del w:id="659" w:author="Meyer, Michael Frederick" w:date="2020-06-10T14:06:00Z">
        <w:r w:rsidDel="00E01811">
          <w:rPr>
            <w:rFonts w:ascii="Times New Roman" w:eastAsia="Times New Roman" w:hAnsi="Times New Roman" w:cs="Times New Roman"/>
            <w:sz w:val="24"/>
            <w:szCs w:val="24"/>
          </w:rPr>
          <w:delText>Figure 4</w:delText>
        </w:r>
      </w:del>
      <w:commentRangeEnd w:id="658"/>
      <w:ins w:id="660" w:author="Meyer, Michael Frederick" w:date="2020-06-10T14:06:00Z">
        <w:r w:rsidR="00E01811">
          <w:rPr>
            <w:rFonts w:ascii="Times New Roman" w:eastAsia="Times New Roman" w:hAnsi="Times New Roman" w:cs="Times New Roman"/>
            <w:sz w:val="24"/>
            <w:szCs w:val="24"/>
          </w:rPr>
          <w:t>Figure 5</w:t>
        </w:r>
      </w:ins>
      <w:r w:rsidR="000B4975">
        <w:rPr>
          <w:rStyle w:val="CommentReference"/>
        </w:rPr>
        <w:commentReference w:id="658"/>
      </w:r>
      <w:r>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ere more associated with increased mollusc abundance (see Table 2).</w:t>
      </w:r>
      <w:r>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64076CCE" w:rsidR="00715D55" w:rsidRDefault="00D8535D">
      <w:pPr>
        <w:rPr>
          <w:rFonts w:ascii="Times New Roman" w:eastAsia="Times New Roman" w:hAnsi="Times New Roman" w:cs="Times New Roman"/>
          <w:sz w:val="24"/>
          <w:szCs w:val="24"/>
        </w:rPr>
      </w:pPr>
      <w:del w:id="661" w:author="Meyer, Michael Frederick" w:date="2020-06-10T14:06:00Z">
        <w:r w:rsidDel="00E01811">
          <w:rPr>
            <w:rFonts w:ascii="Times New Roman" w:eastAsia="Times New Roman" w:hAnsi="Times New Roman" w:cs="Times New Roman"/>
            <w:sz w:val="24"/>
            <w:szCs w:val="24"/>
          </w:rPr>
          <w:delText>Figure 5</w:delText>
        </w:r>
      </w:del>
      <w:ins w:id="662" w:author="Meyer, Michael Frederick" w:date="2020-06-10T14:06:00Z">
        <w:r w:rsidR="00E01811">
          <w:rPr>
            <w:rFonts w:ascii="Times New Roman" w:eastAsia="Times New Roman" w:hAnsi="Times New Roman" w:cs="Times New Roman"/>
            <w:sz w:val="24"/>
            <w:szCs w:val="24"/>
          </w:rPr>
          <w:t>Figure 6</w:t>
        </w:r>
      </w:ins>
      <w:r>
        <w:rPr>
          <w:rFonts w:ascii="Times New Roman" w:eastAsia="Times New Roman" w:hAnsi="Times New Roman" w:cs="Times New Roman"/>
          <w:sz w:val="24"/>
          <w:szCs w:val="24"/>
        </w:rPr>
        <w:t xml:space="preserve">: Biplot of mean and standard deviation C13 and N15 stable isotope values for littoral amphipods and periphyton, grouped by categorical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Table 3). In general, periphyton did not differ in C13 or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hereas </w:t>
      </w:r>
      <w:r>
        <w:rPr>
          <w:rFonts w:ascii="Times New Roman" w:eastAsia="Times New Roman" w:hAnsi="Times New Roman" w:cs="Times New Roman"/>
          <w:i/>
          <w:sz w:val="24"/>
          <w:szCs w:val="24"/>
        </w:rPr>
        <w:t xml:space="preserve">Eulimnogammarus </w:t>
      </w:r>
      <w:r>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Pr>
          <w:rFonts w:ascii="Times New Roman" w:eastAsia="Times New Roman" w:hAnsi="Times New Roman" w:cs="Times New Roman"/>
          <w:sz w:val="24"/>
          <w:szCs w:val="24"/>
        </w:rPr>
        <w:t xml:space="preserve"> N15 signatures with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Pr>
          <w:rFonts w:ascii="Times New Roman" w:eastAsia="Times New Roman" w:hAnsi="Times New Roman" w:cs="Times New Roman"/>
          <w:i/>
          <w:sz w:val="24"/>
          <w:szCs w:val="24"/>
        </w:rPr>
        <w:t>Pallasea</w:t>
      </w:r>
      <w:r>
        <w:rPr>
          <w:rFonts w:ascii="Times New Roman" w:eastAsia="Times New Roman" w:hAnsi="Times New Roman" w:cs="Times New Roman"/>
          <w:sz w:val="24"/>
          <w:szCs w:val="24"/>
        </w:rPr>
        <w:t xml:space="preserve"> signatures differed from </w:t>
      </w:r>
      <w:r>
        <w:rPr>
          <w:rFonts w:ascii="Times New Roman" w:eastAsia="Times New Roman" w:hAnsi="Times New Roman" w:cs="Times New Roman"/>
          <w:i/>
          <w:sz w:val="24"/>
          <w:szCs w:val="24"/>
        </w:rPr>
        <w:t>Eulimnogammarus</w:t>
      </w:r>
      <w:r>
        <w:rPr>
          <w:rFonts w:ascii="Times New Roman" w:eastAsia="Times New Roman" w:hAnsi="Times New Roman" w:cs="Times New Roman"/>
          <w:sz w:val="24"/>
          <w:szCs w:val="24"/>
        </w:rPr>
        <w:t xml:space="preserve"> most likely because Pallasea tends to remain in the nearshore area, whereas </w:t>
      </w:r>
      <w:r>
        <w:rPr>
          <w:rFonts w:ascii="Times New Roman" w:eastAsia="Times New Roman" w:hAnsi="Times New Roman" w:cs="Times New Roman"/>
          <w:i/>
          <w:sz w:val="24"/>
          <w:szCs w:val="24"/>
        </w:rPr>
        <w:t>Eulimnogammarus</w:t>
      </w:r>
      <w:r>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 xml:space="preserve">deeper zones (Taakhteev &amp; Didorenko, 2015). </w:t>
      </w:r>
      <w:r>
        <w:br w:type="page"/>
      </w:r>
    </w:p>
    <w:p w14:paraId="4B5B5AB5"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943600" cy="2971800"/>
                    </a:xfrm>
                    <a:prstGeom prst="rect">
                      <a:avLst/>
                    </a:prstGeom>
                    <a:ln/>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556AEFED" w:rsidR="00E55C6C" w:rsidRDefault="00D8535D">
      <w:pPr>
        <w:rPr>
          <w:rFonts w:ascii="Times New Roman" w:eastAsia="Times New Roman" w:hAnsi="Times New Roman" w:cs="Times New Roman"/>
          <w:sz w:val="24"/>
          <w:szCs w:val="24"/>
        </w:rPr>
      </w:pPr>
      <w:commentRangeStart w:id="663"/>
      <w:r>
        <w:rPr>
          <w:rFonts w:ascii="Times New Roman" w:eastAsia="Times New Roman" w:hAnsi="Times New Roman" w:cs="Times New Roman"/>
          <w:sz w:val="24"/>
          <w:szCs w:val="24"/>
        </w:rPr>
        <w:t>Figure</w:t>
      </w:r>
      <w:commentRangeEnd w:id="663"/>
      <w:r w:rsidR="005731EE">
        <w:rPr>
          <w:rStyle w:val="CommentReference"/>
        </w:rPr>
        <w:commentReference w:id="663"/>
      </w:r>
      <w:r>
        <w:rPr>
          <w:rFonts w:ascii="Times New Roman" w:eastAsia="Times New Roman" w:hAnsi="Times New Roman" w:cs="Times New Roman"/>
          <w:sz w:val="24"/>
          <w:szCs w:val="24"/>
        </w:rPr>
        <w:t xml:space="preserve"> </w:t>
      </w:r>
      <w:ins w:id="664" w:author="Meyer, Michael Frederick" w:date="2020-06-10T14:06:00Z">
        <w:r w:rsidR="00E01811">
          <w:rPr>
            <w:rFonts w:ascii="Times New Roman" w:eastAsia="Times New Roman" w:hAnsi="Times New Roman" w:cs="Times New Roman"/>
            <w:sz w:val="24"/>
            <w:szCs w:val="24"/>
          </w:rPr>
          <w:t>7</w:t>
        </w:r>
      </w:ins>
      <w:del w:id="665" w:author="Meyer, Michael Frederick" w:date="2020-06-10T14:06:00Z">
        <w:r w:rsidDel="00E01811">
          <w:rPr>
            <w:rFonts w:ascii="Times New Roman" w:eastAsia="Times New Roman" w:hAnsi="Times New Roman" w:cs="Times New Roman"/>
            <w:sz w:val="24"/>
            <w:szCs w:val="24"/>
          </w:rPr>
          <w:delText>6</w:delText>
        </w:r>
      </w:del>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filamentous:diatom indicator. Periphyton ratios tend to increase with increasing total PPCP concentration, which corroborates our periphyton community abundance results (p = 0.05; </w:t>
      </w:r>
      <w:del w:id="666" w:author="Meyer, Michael Frederick" w:date="2020-06-10T14:06:00Z">
        <w:r w:rsidDel="00E01811">
          <w:rPr>
            <w:rFonts w:ascii="Times New Roman" w:eastAsia="Times New Roman" w:hAnsi="Times New Roman" w:cs="Times New Roman"/>
            <w:sz w:val="24"/>
            <w:szCs w:val="24"/>
          </w:rPr>
          <w:delText>Figure 3</w:delText>
        </w:r>
      </w:del>
      <w:ins w:id="667" w:author="Meyer, Michael Frederick" w:date="2020-06-10T14:06:00Z">
        <w:r w:rsidR="00E01811">
          <w:rPr>
            <w:rFonts w:ascii="Times New Roman" w:eastAsia="Times New Roman" w:hAnsi="Times New Roman" w:cs="Times New Roman"/>
            <w:sz w:val="24"/>
            <w:szCs w:val="24"/>
          </w:rPr>
          <w:t>Figure 4</w:t>
        </w:r>
      </w:ins>
      <w:r>
        <w:rPr>
          <w:rFonts w:ascii="Times New Roman" w:eastAsia="Times New Roman" w:hAnsi="Times New Roman" w:cs="Times New Roman"/>
          <w:sz w:val="24"/>
          <w:szCs w:val="24"/>
        </w:rPr>
        <w:t xml:space="preserve">).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68687FEC" w:rsidR="00715D55" w:rsidRDefault="00E55C6C">
      <w:pPr>
        <w:rPr>
          <w:rFonts w:ascii="Times New Roman" w:eastAsia="Times New Roman" w:hAnsi="Times New Roman" w:cs="Times New Roman"/>
          <w:sz w:val="24"/>
          <w:szCs w:val="24"/>
        </w:rPr>
      </w:pPr>
      <w:commentRangeStart w:id="668"/>
      <w:r>
        <w:rPr>
          <w:rFonts w:ascii="Times New Roman" w:eastAsia="Times New Roman" w:hAnsi="Times New Roman" w:cs="Times New Roman"/>
          <w:noProof/>
          <w:sz w:val="24"/>
          <w:szCs w:val="24"/>
          <w:lang w:val="en-US"/>
        </w:rPr>
        <w:lastRenderedPageBreak/>
        <w:drawing>
          <wp:inline distT="0" distB="0" distL="0" distR="0" wp14:anchorId="0C006AD6" wp14:editId="2FCAD479">
            <wp:extent cx="5943600" cy="4953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ll_species_al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commentRangeEnd w:id="668"/>
      <w:r w:rsidR="00553A61">
        <w:rPr>
          <w:rStyle w:val="CommentReference"/>
        </w:rPr>
        <w:commentReference w:id="668"/>
      </w:r>
    </w:p>
    <w:p w14:paraId="1F9A1801" w14:textId="77777777" w:rsidR="00715D55" w:rsidRDefault="00715D55">
      <w:pPr>
        <w:rPr>
          <w:rFonts w:ascii="Times New Roman" w:eastAsia="Times New Roman" w:hAnsi="Times New Roman" w:cs="Times New Roman"/>
          <w:sz w:val="24"/>
          <w:szCs w:val="24"/>
        </w:rPr>
      </w:pPr>
    </w:p>
    <w:p w14:paraId="7597A637" w14:textId="42BFF1F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r w:rsidR="005068F3" w:rsidRPr="005068F3">
        <w:rPr>
          <w:rFonts w:ascii="Times New Roman" w:eastAsia="Times New Roman" w:hAnsi="Times New Roman" w:cs="Times New Roman"/>
          <w:i/>
          <w:sz w:val="24"/>
          <w:szCs w:val="24"/>
        </w:rPr>
        <w:t>Eulimnogammarus</w:t>
      </w:r>
      <w:r w:rsidR="005068F3">
        <w:rPr>
          <w:rFonts w:ascii="Times New Roman" w:eastAsia="Times New Roman" w:hAnsi="Times New Roman" w:cs="Times New Roman"/>
          <w:sz w:val="24"/>
          <w:szCs w:val="24"/>
        </w:rPr>
        <w:t xml:space="preserve"> and </w:t>
      </w:r>
      <w:r w:rsidR="005068F3" w:rsidRPr="005068F3">
        <w:rPr>
          <w:rFonts w:ascii="Times New Roman" w:eastAsia="Times New Roman" w:hAnsi="Times New Roman" w:cs="Times New Roman"/>
          <w:i/>
          <w:sz w:val="24"/>
          <w:szCs w:val="24"/>
        </w:rPr>
        <w:t>Pallasea</w:t>
      </w:r>
      <w:r w:rsidR="005068F3">
        <w:rPr>
          <w:rFonts w:ascii="Times New Roman" w:eastAsia="Times New Roman" w:hAnsi="Times New Roman" w:cs="Times New Roman"/>
          <w:sz w:val="24"/>
          <w:szCs w:val="24"/>
        </w:rPr>
        <w:t xml:space="preserve"> are endemic amphipod genera. </w:t>
      </w:r>
      <w:r w:rsidR="005068F3" w:rsidRPr="005068F3">
        <w:rPr>
          <w:rFonts w:ascii="Times New Roman" w:eastAsia="Times New Roman" w:hAnsi="Times New Roman" w:cs="Times New Roman"/>
          <w:i/>
          <w:sz w:val="24"/>
          <w:szCs w:val="24"/>
        </w:rPr>
        <w:t>Drapa</w:t>
      </w:r>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t>
      </w:r>
      <w:commentRangeStart w:id="669"/>
      <w:r w:rsidR="00553A61">
        <w:rPr>
          <w:rFonts w:ascii="Times New Roman" w:eastAsia="Times New Roman" w:hAnsi="Times New Roman" w:cs="Times New Roman"/>
          <w:sz w:val="24"/>
          <w:szCs w:val="24"/>
        </w:rPr>
        <w:t>where it occurs</w:t>
      </w:r>
      <w:commentRangeEnd w:id="669"/>
      <w:r w:rsidR="00553A61">
        <w:rPr>
          <w:rStyle w:val="CommentReference"/>
        </w:rPr>
        <w:commentReference w:id="669"/>
      </w:r>
      <w:r w:rsidR="005068F3">
        <w:rPr>
          <w:rFonts w:ascii="Times New Roman" w:eastAsia="Times New Roman" w:hAnsi="Times New Roman" w:cs="Times New Roman"/>
          <w:sz w:val="24"/>
          <w:szCs w:val="24"/>
        </w:rPr>
        <w:t xml:space="preserve">. </w:t>
      </w:r>
      <w:ins w:id="670" w:author="Meyer, Michael Frederick" w:date="2020-06-10T12:03:00Z">
        <w:r w:rsidR="006D2328">
          <w:rPr>
            <w:rFonts w:ascii="Times New Roman" w:eastAsia="Times New Roman" w:hAnsi="Times New Roman" w:cs="Times New Roman"/>
            <w:i/>
            <w:sz w:val="24"/>
            <w:szCs w:val="24"/>
          </w:rPr>
          <w:t xml:space="preserve">Drapa </w:t>
        </w:r>
        <w:r w:rsidR="006D2328">
          <w:rPr>
            <w:rFonts w:ascii="Times New Roman" w:eastAsia="Times New Roman" w:hAnsi="Times New Roman" w:cs="Times New Roman"/>
            <w:sz w:val="24"/>
            <w:szCs w:val="24"/>
          </w:rPr>
          <w:t>occurred in such large</w:t>
        </w:r>
      </w:ins>
      <w:ins w:id="671" w:author="Meyer, Michael Frederick" w:date="2020-06-10T12:04:00Z">
        <w:r w:rsidR="006D2328">
          <w:rPr>
            <w:rFonts w:ascii="Times New Roman" w:eastAsia="Times New Roman" w:hAnsi="Times New Roman" w:cs="Times New Roman"/>
            <w:sz w:val="24"/>
            <w:szCs w:val="24"/>
          </w:rPr>
          <w:t xml:space="preserve">, visible colonies, allowing us to sample and analyze just the </w:t>
        </w:r>
        <w:r w:rsidR="006D2328">
          <w:rPr>
            <w:rFonts w:ascii="Times New Roman" w:eastAsia="Times New Roman" w:hAnsi="Times New Roman" w:cs="Times New Roman"/>
            <w:i/>
            <w:sz w:val="24"/>
            <w:szCs w:val="24"/>
          </w:rPr>
          <w:t xml:space="preserve">Drapa </w:t>
        </w:r>
        <w:r w:rsidR="006D2328">
          <w:rPr>
            <w:rFonts w:ascii="Times New Roman" w:eastAsia="Times New Roman" w:hAnsi="Times New Roman" w:cs="Times New Roman"/>
            <w:sz w:val="24"/>
            <w:szCs w:val="24"/>
          </w:rPr>
          <w:t xml:space="preserve">fatty acids. Because </w:t>
        </w:r>
        <w:r w:rsidR="006D2328">
          <w:rPr>
            <w:rFonts w:ascii="Times New Roman" w:eastAsia="Times New Roman" w:hAnsi="Times New Roman" w:cs="Times New Roman"/>
            <w:i/>
            <w:sz w:val="24"/>
            <w:szCs w:val="24"/>
          </w:rPr>
          <w:t xml:space="preserve">Drapa </w:t>
        </w:r>
      </w:ins>
      <w:ins w:id="672" w:author="Meyer, Michael Frederick" w:date="2020-06-10T12:05:00Z">
        <w:r w:rsidR="006D2328">
          <w:rPr>
            <w:rFonts w:ascii="Times New Roman" w:eastAsia="Times New Roman" w:hAnsi="Times New Roman" w:cs="Times New Roman"/>
            <w:sz w:val="24"/>
            <w:szCs w:val="24"/>
          </w:rPr>
          <w:t xml:space="preserve">fatty acids </w:t>
        </w:r>
      </w:ins>
      <w:ins w:id="673" w:author="Meyer, Michael Frederick" w:date="2020-06-10T12:09:00Z">
        <w:r w:rsidR="000318B7">
          <w:rPr>
            <w:rFonts w:ascii="Times New Roman" w:eastAsia="Times New Roman" w:hAnsi="Times New Roman" w:cs="Times New Roman"/>
            <w:sz w:val="24"/>
            <w:szCs w:val="24"/>
          </w:rPr>
          <w:t>were dominated by 18:3</w:t>
        </w:r>
      </w:ins>
      <w:ins w:id="674" w:author="Meyer, Michael Frederick" w:date="2020-06-10T12:10:00Z">
        <w:r w:rsidR="000318B7">
          <w:rPr>
            <w:rFonts w:ascii="Times New Roman" w:eastAsia="Times New Roman" w:hAnsi="Times New Roman" w:cs="Times New Roman"/>
            <w:sz w:val="24"/>
            <w:szCs w:val="24"/>
          </w:rPr>
          <w:t>ω3 more so than periphyton, they formed their own cluster.</w:t>
        </w:r>
      </w:ins>
      <w:ins w:id="675" w:author="Meyer, Michael Frederick" w:date="2020-06-10T12:05:00Z">
        <w:r w:rsidR="006D2328">
          <w:rPr>
            <w:rFonts w:ascii="Times New Roman" w:eastAsia="Times New Roman" w:hAnsi="Times New Roman" w:cs="Times New Roman"/>
            <w:sz w:val="24"/>
            <w:szCs w:val="24"/>
          </w:rPr>
          <w:t xml:space="preserve"> </w:t>
        </w:r>
      </w:ins>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3BA6FBFE"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101E00C4" wp14:editId="09678F45">
            <wp:extent cx="5943600" cy="4953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ll_species_Essential_F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55C688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ins w:id="676" w:author="Meyer, Michael Frederick" w:date="2020-06-10T12:11:00Z">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r w:rsidR="000318B7" w:rsidRPr="005068F3">
          <w:rPr>
            <w:rFonts w:ascii="Times New Roman" w:eastAsia="Times New Roman" w:hAnsi="Times New Roman" w:cs="Times New Roman"/>
            <w:i/>
            <w:sz w:val="24"/>
            <w:szCs w:val="24"/>
          </w:rPr>
          <w:t>Eulimnogammarus</w:t>
        </w:r>
        <w:r w:rsidR="000318B7">
          <w:rPr>
            <w:rFonts w:ascii="Times New Roman" w:eastAsia="Times New Roman" w:hAnsi="Times New Roman" w:cs="Times New Roman"/>
            <w:sz w:val="24"/>
            <w:szCs w:val="24"/>
          </w:rPr>
          <w:t xml:space="preserve"> and </w:t>
        </w:r>
        <w:r w:rsidR="000318B7" w:rsidRPr="005068F3">
          <w:rPr>
            <w:rFonts w:ascii="Times New Roman" w:eastAsia="Times New Roman" w:hAnsi="Times New Roman" w:cs="Times New Roman"/>
            <w:i/>
            <w:sz w:val="24"/>
            <w:szCs w:val="24"/>
          </w:rPr>
          <w:t>Pallasea</w:t>
        </w:r>
        <w:r w:rsidR="000318B7">
          <w:rPr>
            <w:rFonts w:ascii="Times New Roman" w:eastAsia="Times New Roman" w:hAnsi="Times New Roman" w:cs="Times New Roman"/>
            <w:sz w:val="24"/>
            <w:szCs w:val="24"/>
          </w:rPr>
          <w:t xml:space="preserve"> are endemic amphipod genera. </w:t>
        </w:r>
        <w:r w:rsidR="000318B7" w:rsidRPr="005068F3">
          <w:rPr>
            <w:rFonts w:ascii="Times New Roman" w:eastAsia="Times New Roman" w:hAnsi="Times New Roman" w:cs="Times New Roman"/>
            <w:i/>
            <w:sz w:val="24"/>
            <w:szCs w:val="24"/>
          </w:rPr>
          <w:t>Drapa</w:t>
        </w:r>
        <w:r w:rsidR="000318B7">
          <w:rPr>
            <w:rFonts w:ascii="Times New Roman" w:eastAsia="Times New Roman" w:hAnsi="Times New Roman" w:cs="Times New Roman"/>
            <w:sz w:val="24"/>
            <w:szCs w:val="24"/>
          </w:rPr>
          <w:t xml:space="preserve"> are endemic filamentous algae that are large and form very dense mats easily collected </w:t>
        </w:r>
        <w:commentRangeStart w:id="677"/>
        <w:commentRangeStart w:id="678"/>
        <w:r w:rsidR="000318B7">
          <w:rPr>
            <w:rFonts w:ascii="Times New Roman" w:eastAsia="Times New Roman" w:hAnsi="Times New Roman" w:cs="Times New Roman"/>
            <w:sz w:val="24"/>
            <w:szCs w:val="24"/>
          </w:rPr>
          <w:t>where it occurs</w:t>
        </w:r>
        <w:commentRangeEnd w:id="677"/>
        <w:r w:rsidR="000318B7">
          <w:rPr>
            <w:rStyle w:val="CommentReference"/>
          </w:rPr>
          <w:commentReference w:id="677"/>
        </w:r>
      </w:ins>
      <w:commentRangeEnd w:id="678"/>
      <w:ins w:id="679" w:author="Meyer, Michael Frederick" w:date="2020-06-10T12:12:00Z">
        <w:r w:rsidR="000318B7">
          <w:rPr>
            <w:rStyle w:val="CommentReference"/>
          </w:rPr>
          <w:commentReference w:id="678"/>
        </w:r>
      </w:ins>
      <w:ins w:id="680" w:author="Meyer, Michael Frederick" w:date="2020-06-10T12:11:00Z">
        <w:r w:rsidR="000318B7">
          <w:rPr>
            <w:rFonts w:ascii="Times New Roman" w:eastAsia="Times New Roman" w:hAnsi="Times New Roman" w:cs="Times New Roman"/>
            <w:sz w:val="24"/>
            <w:szCs w:val="24"/>
          </w:rPr>
          <w:t xml:space="preserve">.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 xml:space="preserve">occurred in such large, visible colonies, allowing us to sample and analyze just the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 xml:space="preserve">fatty acids. Because </w:t>
        </w:r>
        <w:r w:rsidR="000318B7">
          <w:rPr>
            <w:rFonts w:ascii="Times New Roman" w:eastAsia="Times New Roman" w:hAnsi="Times New Roman" w:cs="Times New Roman"/>
            <w:i/>
            <w:sz w:val="24"/>
            <w:szCs w:val="24"/>
          </w:rPr>
          <w:t xml:space="preserve">Drapa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ins>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hael Meyer" w:date="2020-03-03T18:51:00Z" w:initials="">
    <w:p w14:paraId="52D163AC" w14:textId="77777777" w:rsidR="00C03D31" w:rsidRDefault="00C03D31">
      <w:pPr>
        <w:widowControl w:val="0"/>
        <w:pBdr>
          <w:top w:val="nil"/>
          <w:left w:val="nil"/>
          <w:bottom w:val="nil"/>
          <w:right w:val="nil"/>
          <w:between w:val="nil"/>
        </w:pBdr>
        <w:spacing w:line="240" w:lineRule="auto"/>
        <w:rPr>
          <w:color w:val="000000"/>
        </w:rPr>
      </w:pPr>
      <w:r>
        <w:rPr>
          <w:color w:val="000000"/>
        </w:rPr>
        <w:t>Note for later....we'll need to eventually talk about author order....and who is in the list.</w:t>
      </w:r>
    </w:p>
  </w:comment>
  <w:comment w:id="2" w:author="Meyer, Michael Frederick" w:date="2020-06-09T11:21:00Z" w:initials="MMF">
    <w:p w14:paraId="1539BAB9" w14:textId="1869689E" w:rsidR="00C03D31" w:rsidRDefault="00C03D31">
      <w:pPr>
        <w:pStyle w:val="CommentText"/>
      </w:pPr>
      <w:r>
        <w:rPr>
          <w:rStyle w:val="CommentReference"/>
        </w:rPr>
        <w:annotationRef/>
      </w:r>
      <w:r>
        <w:t>I think just removing this bit makes the statement clearer…and removes us from the precarious position of saying that the sewage treatment system may be less than ideal…</w:t>
      </w:r>
    </w:p>
  </w:comment>
  <w:comment w:id="12" w:author="Hampton, Stephanie" w:date="2020-05-30T08:48:00Z" w:initials="HS">
    <w:p w14:paraId="23529CB9" w14:textId="5CE4AA94" w:rsidR="00C03D31" w:rsidRDefault="00C03D31">
      <w:pPr>
        <w:pStyle w:val="CommentText"/>
      </w:pPr>
      <w:r>
        <w:rPr>
          <w:rStyle w:val="CommentReference"/>
        </w:rPr>
        <w:annotationRef/>
      </w:r>
      <w:r>
        <w:t>This might be better phrased. Perhaps committee members will have suggestions – we are trying to recognize that Timoshkin et al have made a compelling case without directly relating the nearshore changes to robust sewage indicators – we don’t want to suggest any shortcomings of that work but do want to highlight the usefulness of the present work… what’s new here is directly tying nearshore surveys of water and benthos to the sewage indicators and relating them quantitatively to human settlements</w:t>
      </w:r>
    </w:p>
  </w:comment>
  <w:comment w:id="18" w:author="Meyer, Michael Frederick" w:date="2020-06-11T11:41:00Z" w:initials="MMF">
    <w:p w14:paraId="2E7C4B02" w14:textId="34484ED5" w:rsidR="00C03D31" w:rsidRDefault="00C03D31">
      <w:pPr>
        <w:pStyle w:val="CommentText"/>
      </w:pPr>
      <w:r>
        <w:rPr>
          <w:rStyle w:val="CommentReference"/>
        </w:rPr>
        <w:annotationRef/>
      </w:r>
      <w:r>
        <w:t xml:space="preserve">I’ve always like stating this information, but I think that it’s not necessary at all, but definitely messes with the flow of this paragraph here. </w:t>
      </w:r>
    </w:p>
  </w:comment>
  <w:comment w:id="21" w:author="Hampton, Stephanie" w:date="2020-05-30T09:05:00Z" w:initials="HS">
    <w:p w14:paraId="1A21974B" w14:textId="6063A793" w:rsidR="00C03D31" w:rsidRDefault="00C03D31">
      <w:pPr>
        <w:pStyle w:val="CommentText"/>
      </w:pPr>
      <w:r>
        <w:rPr>
          <w:rStyle w:val="CommentReference"/>
        </w:rPr>
        <w:annotationRef/>
      </w:r>
      <w:r>
        <w:t>“Built up waterfront” will bring very different images to mind for your readers – these are dirt roads, dachas, food stalls, and only a few relatively large and modern buildings – I am tempted to suggest a panel of photos that show readers what this really means</w:t>
      </w:r>
    </w:p>
  </w:comment>
  <w:comment w:id="22" w:author="Meyer, Michael Frederick" w:date="2020-06-04T09:44:00Z" w:initials="MMF">
    <w:p w14:paraId="7FC3FAA1" w14:textId="0107010B" w:rsidR="00C03D31" w:rsidRDefault="00C03D31">
      <w:pPr>
        <w:pStyle w:val="CommentText"/>
      </w:pPr>
      <w:r>
        <w:rPr>
          <w:rStyle w:val="CommentReference"/>
        </w:rPr>
        <w:annotationRef/>
      </w:r>
      <w:r>
        <w:t xml:space="preserve">Tried something out down below.  </w:t>
      </w:r>
    </w:p>
  </w:comment>
  <w:comment w:id="27" w:author="Hampton, Stephanie" w:date="2020-05-30T09:18:00Z" w:initials="HS">
    <w:p w14:paraId="26DFE5BD" w14:textId="16E2A917" w:rsidR="00C03D31" w:rsidRDefault="00C03D31">
      <w:pPr>
        <w:pStyle w:val="CommentText"/>
      </w:pPr>
      <w:r>
        <w:rPr>
          <w:rStyle w:val="CommentReference"/>
        </w:rPr>
        <w:annotationRef/>
      </w:r>
      <w:r>
        <w:t>The deleted information is good information but it seems out of place here</w:t>
      </w:r>
    </w:p>
  </w:comment>
  <w:comment w:id="28" w:author="Meyer, Michael Frederick" w:date="2020-06-04T09:49:00Z" w:initials="MMF">
    <w:p w14:paraId="327E07FC" w14:textId="2BD89C70" w:rsidR="00C03D31" w:rsidRDefault="00C03D31">
      <w:pPr>
        <w:pStyle w:val="CommentText"/>
      </w:pPr>
      <w:r>
        <w:rPr>
          <w:rStyle w:val="CommentReference"/>
        </w:rPr>
        <w:annotationRef/>
      </w:r>
      <w:r>
        <w:t xml:space="preserve">Need to find this information a home. I know it needs to be in the ms, but I am not 100% sure where at the moment.  </w:t>
      </w:r>
    </w:p>
  </w:comment>
  <w:comment w:id="32" w:author="Meyer, Michael Frederick" w:date="2020-06-11T11:44:00Z" w:initials="MMF">
    <w:p w14:paraId="11984419" w14:textId="6C6F7EBD" w:rsidR="00C03D31" w:rsidRDefault="00C03D31">
      <w:pPr>
        <w:pStyle w:val="CommentText"/>
      </w:pPr>
      <w:r>
        <w:rPr>
          <w:rStyle w:val="CommentReference"/>
        </w:rPr>
        <w:annotationRef/>
      </w:r>
      <w:r>
        <w:t xml:space="preserve">I’ll let L&amp;O figure this one out – whether or not we need to cite google earth – it is a crapshoot online, as far as I can tell. </w:t>
      </w:r>
    </w:p>
  </w:comment>
  <w:comment w:id="105" w:author="Meyer, Michael Frederick" w:date="2020-06-09T15:46:00Z" w:initials="MMF">
    <w:p w14:paraId="7FC9DC3F" w14:textId="77777777" w:rsidR="00C03D31" w:rsidRDefault="00C03D31">
      <w:pPr>
        <w:pStyle w:val="CommentText"/>
      </w:pPr>
      <w:r>
        <w:rPr>
          <w:rStyle w:val="CommentReference"/>
        </w:rPr>
        <w:annotationRef/>
      </w:r>
      <w:r>
        <w:t>This paragraph was re-written.</w:t>
      </w:r>
    </w:p>
    <w:p w14:paraId="1946D69E" w14:textId="77777777" w:rsidR="00C03D31" w:rsidRDefault="00C03D31">
      <w:pPr>
        <w:pStyle w:val="CommentText"/>
      </w:pPr>
    </w:p>
    <w:p w14:paraId="5D5A6AAD" w14:textId="2D8073CE" w:rsidR="00C03D31" w:rsidRDefault="00C03D31">
      <w:pPr>
        <w:pStyle w:val="CommentText"/>
      </w:pPr>
      <w:r>
        <w:t xml:space="preserve">SH: </w:t>
      </w:r>
      <w:r w:rsidRPr="00600435">
        <w:rPr>
          <w:rFonts w:ascii="Times New Roman" w:eastAsia="Times New Roman" w:hAnsi="Times New Roman" w:cs="Times New Roman"/>
          <w:highlight w:val="yellow"/>
        </w:rPr>
        <w:t>Some stuff about other studies that find delta N enrichment in algae near human sewage …. Delta n signal can be complicated by benthic processes…</w:t>
      </w:r>
    </w:p>
  </w:comment>
  <w:comment w:id="113" w:author="Meyer, Michael Frederick" w:date="2020-06-04T11:13:00Z" w:initials="MMF">
    <w:p w14:paraId="1A654D06" w14:textId="77777777" w:rsidR="00C03D31" w:rsidRDefault="00C03D31">
      <w:pPr>
        <w:pStyle w:val="CommentText"/>
      </w:pPr>
      <w:r>
        <w:rPr>
          <w:rStyle w:val="CommentReference"/>
        </w:rPr>
        <w:annotationRef/>
      </w:r>
      <w:r>
        <w:t xml:space="preserve">I’ve literally never seen this word, but it gets at what I want. </w:t>
      </w:r>
    </w:p>
    <w:p w14:paraId="3D5E6A53" w14:textId="77777777" w:rsidR="00C03D31" w:rsidRDefault="00C03D31">
      <w:pPr>
        <w:pStyle w:val="CommentText"/>
      </w:pPr>
    </w:p>
    <w:p w14:paraId="7F8E3E2A" w14:textId="5A9AEBC4" w:rsidR="00C03D31" w:rsidRDefault="00C03D31">
      <w:pPr>
        <w:pStyle w:val="CommentText"/>
      </w:pPr>
      <w:r>
        <w:t>Question though: I wrote “radiated”. “Radiated” would be more for an evolutionary context and “speciose” is more for an ecological context?</w:t>
      </w:r>
    </w:p>
  </w:comment>
  <w:comment w:id="117" w:author="Meyer, Michael Frederick" w:date="2020-06-09T15:55:00Z" w:initials="MMF">
    <w:p w14:paraId="1DE1B2EC" w14:textId="50FC42FA" w:rsidR="00C03D31" w:rsidRDefault="00C03D31">
      <w:pPr>
        <w:pStyle w:val="CommentText"/>
      </w:pPr>
      <w:r>
        <w:rPr>
          <w:rStyle w:val="CommentReference"/>
        </w:rPr>
        <w:annotationRef/>
      </w:r>
      <w:r>
        <w:t xml:space="preserve">Per our texting conversation, I cannot find a study other than Yoshii 1999 that looks at littoral amphipods. </w:t>
      </w:r>
    </w:p>
  </w:comment>
  <w:comment w:id="135" w:author="Meyer, Michael Frederick" w:date="2020-06-09T16:36:00Z" w:initials="MMF">
    <w:p w14:paraId="08882226" w14:textId="1677CCE1" w:rsidR="00C03D31" w:rsidRDefault="00C03D31">
      <w:pPr>
        <w:pStyle w:val="CommentText"/>
      </w:pPr>
      <w:r>
        <w:rPr>
          <w:rStyle w:val="CommentReference"/>
        </w:rPr>
        <w:annotationRef/>
      </w:r>
      <w:r>
        <w:t>This is kind of inspiring a new idea…..facepalm</w:t>
      </w:r>
    </w:p>
  </w:comment>
  <w:comment w:id="154" w:author="Meyer, Michael Frederick" w:date="2020-06-10T11:25:00Z" w:initials="MMF">
    <w:p w14:paraId="28F9054E" w14:textId="43E5E82E" w:rsidR="00C03D31" w:rsidRDefault="00C03D31">
      <w:pPr>
        <w:pStyle w:val="CommentText"/>
      </w:pPr>
      <w:r>
        <w:rPr>
          <w:rStyle w:val="CommentReference"/>
        </w:rPr>
        <w:annotationRef/>
      </w:r>
      <w:r>
        <w:t xml:space="preserve">I think this is what I was trying to go for. </w:t>
      </w:r>
    </w:p>
  </w:comment>
  <w:comment w:id="657" w:author="Meyer, Michael Frederick" w:date="2020-05-03T15:15:00Z" w:initials="MMF">
    <w:p w14:paraId="0DD993C1" w14:textId="64022CB2" w:rsidR="00C03D31" w:rsidRDefault="00C03D31">
      <w:pPr>
        <w:pStyle w:val="CommentText"/>
      </w:pPr>
      <w:r>
        <w:rPr>
          <w:rStyle w:val="CommentReference"/>
        </w:rPr>
        <w:annotationRef/>
      </w:r>
      <w:r>
        <w:t xml:space="preserve">Ted suggested that the two NMDS plots be combined. While it is easy, the formatting is a little tricky, given how I made the plots. I am working on this. </w:t>
      </w:r>
    </w:p>
  </w:comment>
  <w:comment w:id="658" w:author="Tedy Ozersky" w:date="2020-03-03T18:51:00Z" w:initials="TO">
    <w:p w14:paraId="4E101E99" w14:textId="55D93B20" w:rsidR="00C03D31" w:rsidRDefault="00C03D31">
      <w:pPr>
        <w:pStyle w:val="CommentText"/>
      </w:pPr>
      <w:r>
        <w:rPr>
          <w:rStyle w:val="CommentReference"/>
        </w:rPr>
        <w:annotationRef/>
      </w:r>
      <w:r>
        <w:t>combine figs 3+4 into 2-panel fig</w:t>
      </w:r>
    </w:p>
  </w:comment>
  <w:comment w:id="663" w:author="Hampton, Stephanie" w:date="2020-05-30T11:26:00Z" w:initials="HS">
    <w:p w14:paraId="321BDAF1" w14:textId="2AB3CD8E" w:rsidR="00C03D31" w:rsidRDefault="00C03D31">
      <w:pPr>
        <w:pStyle w:val="CommentText"/>
      </w:pPr>
      <w:r>
        <w:rPr>
          <w:rStyle w:val="CommentReference"/>
        </w:rPr>
        <w:annotationRef/>
      </w:r>
      <w:r>
        <w:t>some readers won’t like so much detail in the caption but I find it useful so I’m not going to suggest reducing the text at this stage</w:t>
      </w:r>
    </w:p>
  </w:comment>
  <w:comment w:id="668" w:author="Hampton, Stephanie" w:date="2020-05-30T11:30:00Z" w:initials="HS">
    <w:p w14:paraId="6B357A16" w14:textId="310701A4" w:rsidR="00C03D31" w:rsidRDefault="00C03D31">
      <w:pPr>
        <w:pStyle w:val="CommentText"/>
      </w:pPr>
      <w:r>
        <w:rPr>
          <w:rStyle w:val="CommentReference"/>
        </w:rPr>
        <w:annotationRef/>
      </w:r>
      <w:r>
        <w:t>some of the purples aren’t easy to distinguish from Drapa</w:t>
      </w:r>
    </w:p>
  </w:comment>
  <w:comment w:id="669" w:author="Hampton, Stephanie" w:date="2020-05-30T11:29:00Z" w:initials="HS">
    <w:p w14:paraId="696844D7" w14:textId="6F6EB2BA" w:rsidR="00C03D31" w:rsidRDefault="00C03D31">
      <w:pPr>
        <w:pStyle w:val="CommentText"/>
      </w:pPr>
      <w:r>
        <w:rPr>
          <w:rStyle w:val="CommentReference"/>
        </w:rPr>
        <w:annotationRef/>
      </w:r>
      <w:r>
        <w:t>I don’t know quite how to say this, but I think something needs to be said about why this is separate from the rest of the periphyton</w:t>
      </w:r>
    </w:p>
  </w:comment>
  <w:comment w:id="677" w:author="Hampton, Stephanie" w:date="2020-05-30T11:29:00Z" w:initials="HS">
    <w:p w14:paraId="399E6C31" w14:textId="77777777" w:rsidR="00C03D31" w:rsidRDefault="00C03D31" w:rsidP="000318B7">
      <w:pPr>
        <w:pStyle w:val="CommentText"/>
      </w:pPr>
      <w:r>
        <w:rPr>
          <w:rStyle w:val="CommentReference"/>
        </w:rPr>
        <w:annotationRef/>
      </w:r>
      <w:r>
        <w:t>I don’t know quite how to say this, but I think something needs to be said about why this is separate from the rest of the periphyton</w:t>
      </w:r>
    </w:p>
  </w:comment>
  <w:comment w:id="678" w:author="Meyer, Michael Frederick" w:date="2020-06-10T12:12:00Z" w:initials="MMF">
    <w:p w14:paraId="5B4162B6" w14:textId="12F26EA5" w:rsidR="00C03D31" w:rsidRDefault="00C03D31">
      <w:pPr>
        <w:pStyle w:val="CommentText"/>
      </w:pPr>
      <w:r>
        <w:rPr>
          <w:rStyle w:val="CommentReference"/>
        </w:rPr>
        <w:annotationRef/>
      </w:r>
      <w:r>
        <w:t xml:space="preserve">Changes in this caption reflect the ones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D163AC" w15:done="0"/>
  <w15:commentEx w15:paraId="1539BAB9" w15:done="0"/>
  <w15:commentEx w15:paraId="23529CB9" w15:done="0"/>
  <w15:commentEx w15:paraId="2E7C4B02" w15:done="0"/>
  <w15:commentEx w15:paraId="1A21974B" w15:done="0"/>
  <w15:commentEx w15:paraId="7FC3FAA1" w15:paraIdParent="1A21974B" w15:done="0"/>
  <w15:commentEx w15:paraId="26DFE5BD" w15:done="0"/>
  <w15:commentEx w15:paraId="327E07FC" w15:paraIdParent="26DFE5BD" w15:done="0"/>
  <w15:commentEx w15:paraId="11984419" w15:done="0"/>
  <w15:commentEx w15:paraId="5D5A6AAD" w15:done="0"/>
  <w15:commentEx w15:paraId="7F8E3E2A" w15:done="0"/>
  <w15:commentEx w15:paraId="1DE1B2EC" w15:done="0"/>
  <w15:commentEx w15:paraId="08882226" w15:done="0"/>
  <w15:commentEx w15:paraId="28F9054E" w15:done="0"/>
  <w15:commentEx w15:paraId="0DD993C1" w15:done="0"/>
  <w15:commentEx w15:paraId="4E101E99" w15:done="0"/>
  <w15:commentEx w15:paraId="321BDAF1" w15:done="0"/>
  <w15:commentEx w15:paraId="6B357A16" w15:done="0"/>
  <w15:commentEx w15:paraId="696844D7" w15:done="0"/>
  <w15:commentEx w15:paraId="399E6C31" w15:done="0"/>
  <w15:commentEx w15:paraId="5B4162B6" w15:paraIdParent="399E6C3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D163AC" w16cid:durableId="21E7A70E"/>
  <w16cid:commentId w16cid:paraId="1539BAB9" w16cid:durableId="2289EF36"/>
  <w16cid:commentId w16cid:paraId="23529CB9" w16cid:durableId="22833F58"/>
  <w16cid:commentId w16cid:paraId="2E7C4B02" w16cid:durableId="228C96D3"/>
  <w16cid:commentId w16cid:paraId="1A21974B" w16cid:durableId="22833F5D"/>
  <w16cid:commentId w16cid:paraId="7FC3FAA1" w16cid:durableId="22834108"/>
  <w16cid:commentId w16cid:paraId="26DFE5BD" w16cid:durableId="22833F62"/>
  <w16cid:commentId w16cid:paraId="327E07FC" w16cid:durableId="22834227"/>
  <w16cid:commentId w16cid:paraId="11984419" w16cid:durableId="228C979A"/>
  <w16cid:commentId w16cid:paraId="5D5A6AAD" w16cid:durableId="228A2D42"/>
  <w16cid:commentId w16cid:paraId="7F8E3E2A" w16cid:durableId="228355D6"/>
  <w16cid:commentId w16cid:paraId="1DE1B2EC" w16cid:durableId="228A2F6E"/>
  <w16cid:commentId w16cid:paraId="08882226" w16cid:durableId="228A390C"/>
  <w16cid:commentId w16cid:paraId="28F9054E" w16cid:durableId="228B41AC"/>
  <w16cid:commentId w16cid:paraId="0DD993C1" w16cid:durableId="22595E97"/>
  <w16cid:commentId w16cid:paraId="4E101E99" w16cid:durableId="2210D063"/>
  <w16cid:commentId w16cid:paraId="321BDAF1" w16cid:durableId="22833F84"/>
  <w16cid:commentId w16cid:paraId="6B357A16" w16cid:durableId="22833F85"/>
  <w16cid:commentId w16cid:paraId="696844D7" w16cid:durableId="22833F86"/>
  <w16cid:commentId w16cid:paraId="399E6C31" w16cid:durableId="228B4C61"/>
  <w16cid:commentId w16cid:paraId="5B4162B6" w16cid:durableId="228B4C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yer, Michael Frederick">
    <w15:presenceInfo w15:providerId="AD" w15:userId="S-1-5-21-861567501-115176313-682003330-3860430"/>
  </w15:person>
  <w15:person w15:author="Hampton, Stephanie">
    <w15:presenceInfo w15:providerId="None" w15:userId="Hampton, Stephani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18B7"/>
    <w:rsid w:val="00036CEC"/>
    <w:rsid w:val="00051082"/>
    <w:rsid w:val="00060EB5"/>
    <w:rsid w:val="000803B9"/>
    <w:rsid w:val="0008134F"/>
    <w:rsid w:val="00090369"/>
    <w:rsid w:val="0009268E"/>
    <w:rsid w:val="00092E59"/>
    <w:rsid w:val="00094852"/>
    <w:rsid w:val="000B4975"/>
    <w:rsid w:val="000B5308"/>
    <w:rsid w:val="000B5B9E"/>
    <w:rsid w:val="000C2C76"/>
    <w:rsid w:val="000C5619"/>
    <w:rsid w:val="000D0804"/>
    <w:rsid w:val="000D4AC4"/>
    <w:rsid w:val="000D6577"/>
    <w:rsid w:val="000E056C"/>
    <w:rsid w:val="000E7380"/>
    <w:rsid w:val="000F223A"/>
    <w:rsid w:val="000F2398"/>
    <w:rsid w:val="000F601A"/>
    <w:rsid w:val="000F7A09"/>
    <w:rsid w:val="00106752"/>
    <w:rsid w:val="00110977"/>
    <w:rsid w:val="0011485F"/>
    <w:rsid w:val="00115FCB"/>
    <w:rsid w:val="00123693"/>
    <w:rsid w:val="001249C1"/>
    <w:rsid w:val="00131BD0"/>
    <w:rsid w:val="0014730F"/>
    <w:rsid w:val="00147D1A"/>
    <w:rsid w:val="00150E6F"/>
    <w:rsid w:val="00154ABA"/>
    <w:rsid w:val="00155633"/>
    <w:rsid w:val="001742BF"/>
    <w:rsid w:val="00180C02"/>
    <w:rsid w:val="001910E2"/>
    <w:rsid w:val="00191128"/>
    <w:rsid w:val="00191B6C"/>
    <w:rsid w:val="00191FD0"/>
    <w:rsid w:val="001936D1"/>
    <w:rsid w:val="00195B09"/>
    <w:rsid w:val="00197C8D"/>
    <w:rsid w:val="001A1BBB"/>
    <w:rsid w:val="001A726E"/>
    <w:rsid w:val="001B7B02"/>
    <w:rsid w:val="001C6CA2"/>
    <w:rsid w:val="001D454C"/>
    <w:rsid w:val="001E1889"/>
    <w:rsid w:val="001E2084"/>
    <w:rsid w:val="001E6425"/>
    <w:rsid w:val="001F0393"/>
    <w:rsid w:val="00205279"/>
    <w:rsid w:val="00222599"/>
    <w:rsid w:val="00222A8A"/>
    <w:rsid w:val="002249CB"/>
    <w:rsid w:val="00224E1E"/>
    <w:rsid w:val="00225EC8"/>
    <w:rsid w:val="002309D1"/>
    <w:rsid w:val="002313BC"/>
    <w:rsid w:val="00232F99"/>
    <w:rsid w:val="00233CA3"/>
    <w:rsid w:val="00236ED5"/>
    <w:rsid w:val="002424DE"/>
    <w:rsid w:val="00250FD8"/>
    <w:rsid w:val="00252F80"/>
    <w:rsid w:val="002703B2"/>
    <w:rsid w:val="002849B1"/>
    <w:rsid w:val="00287F90"/>
    <w:rsid w:val="00292741"/>
    <w:rsid w:val="002A02BE"/>
    <w:rsid w:val="002B00A3"/>
    <w:rsid w:val="002C1737"/>
    <w:rsid w:val="002C5913"/>
    <w:rsid w:val="002D1941"/>
    <w:rsid w:val="002E06DD"/>
    <w:rsid w:val="002E1A4B"/>
    <w:rsid w:val="002E6D0A"/>
    <w:rsid w:val="002F1C07"/>
    <w:rsid w:val="00324C64"/>
    <w:rsid w:val="00357863"/>
    <w:rsid w:val="00357C12"/>
    <w:rsid w:val="00363613"/>
    <w:rsid w:val="00370B28"/>
    <w:rsid w:val="00373E7B"/>
    <w:rsid w:val="00375241"/>
    <w:rsid w:val="00381463"/>
    <w:rsid w:val="00383BCD"/>
    <w:rsid w:val="00394A8C"/>
    <w:rsid w:val="003952A3"/>
    <w:rsid w:val="003968BB"/>
    <w:rsid w:val="003A3B7A"/>
    <w:rsid w:val="003C6606"/>
    <w:rsid w:val="003C75C7"/>
    <w:rsid w:val="003D0265"/>
    <w:rsid w:val="003E20DA"/>
    <w:rsid w:val="004003EB"/>
    <w:rsid w:val="00414172"/>
    <w:rsid w:val="00434F66"/>
    <w:rsid w:val="004361D1"/>
    <w:rsid w:val="00440246"/>
    <w:rsid w:val="0044127F"/>
    <w:rsid w:val="00443249"/>
    <w:rsid w:val="00446481"/>
    <w:rsid w:val="004514AB"/>
    <w:rsid w:val="004528BA"/>
    <w:rsid w:val="004542F0"/>
    <w:rsid w:val="0045518D"/>
    <w:rsid w:val="00456A8D"/>
    <w:rsid w:val="004668F9"/>
    <w:rsid w:val="00467C66"/>
    <w:rsid w:val="00481314"/>
    <w:rsid w:val="00485A2C"/>
    <w:rsid w:val="00491178"/>
    <w:rsid w:val="004943CA"/>
    <w:rsid w:val="00494B20"/>
    <w:rsid w:val="0049543D"/>
    <w:rsid w:val="00497A12"/>
    <w:rsid w:val="004A5D54"/>
    <w:rsid w:val="004A728E"/>
    <w:rsid w:val="004B3908"/>
    <w:rsid w:val="004B4081"/>
    <w:rsid w:val="004B5E84"/>
    <w:rsid w:val="004B79EC"/>
    <w:rsid w:val="004C1747"/>
    <w:rsid w:val="004D4D41"/>
    <w:rsid w:val="004E481A"/>
    <w:rsid w:val="004F577D"/>
    <w:rsid w:val="005068F3"/>
    <w:rsid w:val="00512766"/>
    <w:rsid w:val="00514479"/>
    <w:rsid w:val="005308B4"/>
    <w:rsid w:val="00532522"/>
    <w:rsid w:val="00536BE1"/>
    <w:rsid w:val="0054796C"/>
    <w:rsid w:val="00553A61"/>
    <w:rsid w:val="00555EF1"/>
    <w:rsid w:val="00557916"/>
    <w:rsid w:val="005613D8"/>
    <w:rsid w:val="0056418A"/>
    <w:rsid w:val="005731EE"/>
    <w:rsid w:val="00574762"/>
    <w:rsid w:val="005855F7"/>
    <w:rsid w:val="00585EED"/>
    <w:rsid w:val="00587BE1"/>
    <w:rsid w:val="00597E12"/>
    <w:rsid w:val="005A573D"/>
    <w:rsid w:val="005A6C99"/>
    <w:rsid w:val="005B362F"/>
    <w:rsid w:val="005C1322"/>
    <w:rsid w:val="005D3D2A"/>
    <w:rsid w:val="005F4343"/>
    <w:rsid w:val="005F618B"/>
    <w:rsid w:val="005F6DEA"/>
    <w:rsid w:val="005F7A18"/>
    <w:rsid w:val="00626543"/>
    <w:rsid w:val="006300F4"/>
    <w:rsid w:val="00641CE6"/>
    <w:rsid w:val="00641D70"/>
    <w:rsid w:val="00645829"/>
    <w:rsid w:val="00650752"/>
    <w:rsid w:val="00651D3A"/>
    <w:rsid w:val="006563E3"/>
    <w:rsid w:val="00672B30"/>
    <w:rsid w:val="00673CE2"/>
    <w:rsid w:val="006752D5"/>
    <w:rsid w:val="00685D80"/>
    <w:rsid w:val="00690E7D"/>
    <w:rsid w:val="006A7A61"/>
    <w:rsid w:val="006B1D2B"/>
    <w:rsid w:val="006B3ABE"/>
    <w:rsid w:val="006B4A02"/>
    <w:rsid w:val="006C6420"/>
    <w:rsid w:val="006D1C9C"/>
    <w:rsid w:val="006D2328"/>
    <w:rsid w:val="006D26E7"/>
    <w:rsid w:val="006D35AC"/>
    <w:rsid w:val="006D5521"/>
    <w:rsid w:val="006E0A52"/>
    <w:rsid w:val="006E42C8"/>
    <w:rsid w:val="006E5C66"/>
    <w:rsid w:val="006F1DAD"/>
    <w:rsid w:val="006F5F57"/>
    <w:rsid w:val="00715D55"/>
    <w:rsid w:val="007273EE"/>
    <w:rsid w:val="00732999"/>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D2FF3"/>
    <w:rsid w:val="007D3AD5"/>
    <w:rsid w:val="007E0747"/>
    <w:rsid w:val="007E0849"/>
    <w:rsid w:val="007E2F25"/>
    <w:rsid w:val="007E6282"/>
    <w:rsid w:val="007F226F"/>
    <w:rsid w:val="007F5F4A"/>
    <w:rsid w:val="00801579"/>
    <w:rsid w:val="0081388E"/>
    <w:rsid w:val="00833288"/>
    <w:rsid w:val="00833C11"/>
    <w:rsid w:val="008363E4"/>
    <w:rsid w:val="00874EDD"/>
    <w:rsid w:val="00877064"/>
    <w:rsid w:val="00885BA6"/>
    <w:rsid w:val="008A18BF"/>
    <w:rsid w:val="008A299A"/>
    <w:rsid w:val="008A5647"/>
    <w:rsid w:val="008A7669"/>
    <w:rsid w:val="008B16F2"/>
    <w:rsid w:val="008C64AE"/>
    <w:rsid w:val="008C6721"/>
    <w:rsid w:val="008D6D41"/>
    <w:rsid w:val="008E5D3D"/>
    <w:rsid w:val="008E7730"/>
    <w:rsid w:val="008F41D6"/>
    <w:rsid w:val="009007E8"/>
    <w:rsid w:val="00902608"/>
    <w:rsid w:val="00905270"/>
    <w:rsid w:val="0091395E"/>
    <w:rsid w:val="00920A8F"/>
    <w:rsid w:val="00926704"/>
    <w:rsid w:val="00956343"/>
    <w:rsid w:val="009654BD"/>
    <w:rsid w:val="00965CCB"/>
    <w:rsid w:val="00970A1D"/>
    <w:rsid w:val="00986022"/>
    <w:rsid w:val="009A2585"/>
    <w:rsid w:val="009A6AFC"/>
    <w:rsid w:val="009A7491"/>
    <w:rsid w:val="009B13E0"/>
    <w:rsid w:val="009B2C39"/>
    <w:rsid w:val="009B7513"/>
    <w:rsid w:val="009C3612"/>
    <w:rsid w:val="009C6B78"/>
    <w:rsid w:val="009D0DDD"/>
    <w:rsid w:val="009D5F26"/>
    <w:rsid w:val="009D6A53"/>
    <w:rsid w:val="009F0747"/>
    <w:rsid w:val="009F1393"/>
    <w:rsid w:val="009F4AEC"/>
    <w:rsid w:val="009F5340"/>
    <w:rsid w:val="009F5671"/>
    <w:rsid w:val="00A011BB"/>
    <w:rsid w:val="00A10D0E"/>
    <w:rsid w:val="00A22275"/>
    <w:rsid w:val="00A254FA"/>
    <w:rsid w:val="00A42BBE"/>
    <w:rsid w:val="00A454D8"/>
    <w:rsid w:val="00A6440C"/>
    <w:rsid w:val="00A825BE"/>
    <w:rsid w:val="00A87BAC"/>
    <w:rsid w:val="00A91AE6"/>
    <w:rsid w:val="00A92B32"/>
    <w:rsid w:val="00A9628E"/>
    <w:rsid w:val="00AB7989"/>
    <w:rsid w:val="00AC75E6"/>
    <w:rsid w:val="00AE06B7"/>
    <w:rsid w:val="00AE6372"/>
    <w:rsid w:val="00AF0312"/>
    <w:rsid w:val="00AF6212"/>
    <w:rsid w:val="00B025E9"/>
    <w:rsid w:val="00B05791"/>
    <w:rsid w:val="00B07246"/>
    <w:rsid w:val="00B11017"/>
    <w:rsid w:val="00B14EA0"/>
    <w:rsid w:val="00B15F86"/>
    <w:rsid w:val="00B1679D"/>
    <w:rsid w:val="00B2468C"/>
    <w:rsid w:val="00B24F30"/>
    <w:rsid w:val="00B37098"/>
    <w:rsid w:val="00B417BC"/>
    <w:rsid w:val="00B55E36"/>
    <w:rsid w:val="00B63560"/>
    <w:rsid w:val="00B66C34"/>
    <w:rsid w:val="00B70844"/>
    <w:rsid w:val="00B72507"/>
    <w:rsid w:val="00B7339C"/>
    <w:rsid w:val="00B77BC2"/>
    <w:rsid w:val="00B803E2"/>
    <w:rsid w:val="00B9280F"/>
    <w:rsid w:val="00B97CFE"/>
    <w:rsid w:val="00BC1A91"/>
    <w:rsid w:val="00BD0B70"/>
    <w:rsid w:val="00BD3210"/>
    <w:rsid w:val="00BD46C3"/>
    <w:rsid w:val="00BE06D7"/>
    <w:rsid w:val="00BE27F7"/>
    <w:rsid w:val="00BF09EC"/>
    <w:rsid w:val="00C03D31"/>
    <w:rsid w:val="00C053B8"/>
    <w:rsid w:val="00C131EF"/>
    <w:rsid w:val="00C239E7"/>
    <w:rsid w:val="00C30C70"/>
    <w:rsid w:val="00C33FF9"/>
    <w:rsid w:val="00C345FA"/>
    <w:rsid w:val="00C34AFE"/>
    <w:rsid w:val="00C34B80"/>
    <w:rsid w:val="00C44829"/>
    <w:rsid w:val="00C451C6"/>
    <w:rsid w:val="00C52786"/>
    <w:rsid w:val="00C53DAE"/>
    <w:rsid w:val="00C62CCF"/>
    <w:rsid w:val="00C842B9"/>
    <w:rsid w:val="00CA6980"/>
    <w:rsid w:val="00CA7C4B"/>
    <w:rsid w:val="00CB3C43"/>
    <w:rsid w:val="00CC0781"/>
    <w:rsid w:val="00CC0FCC"/>
    <w:rsid w:val="00CC139B"/>
    <w:rsid w:val="00CE567A"/>
    <w:rsid w:val="00CF2299"/>
    <w:rsid w:val="00CF3363"/>
    <w:rsid w:val="00D05946"/>
    <w:rsid w:val="00D0773C"/>
    <w:rsid w:val="00D13058"/>
    <w:rsid w:val="00D20ACE"/>
    <w:rsid w:val="00D2684E"/>
    <w:rsid w:val="00D271DE"/>
    <w:rsid w:val="00D37BB9"/>
    <w:rsid w:val="00D401B9"/>
    <w:rsid w:val="00D438C7"/>
    <w:rsid w:val="00D52D89"/>
    <w:rsid w:val="00D53E5C"/>
    <w:rsid w:val="00D631E0"/>
    <w:rsid w:val="00D63D31"/>
    <w:rsid w:val="00D71D8A"/>
    <w:rsid w:val="00D72E69"/>
    <w:rsid w:val="00D77EA1"/>
    <w:rsid w:val="00D81354"/>
    <w:rsid w:val="00D8535D"/>
    <w:rsid w:val="00D96D3B"/>
    <w:rsid w:val="00DA2137"/>
    <w:rsid w:val="00DB467B"/>
    <w:rsid w:val="00DC6FEA"/>
    <w:rsid w:val="00DD46CA"/>
    <w:rsid w:val="00DD6A3F"/>
    <w:rsid w:val="00DE0012"/>
    <w:rsid w:val="00DF77C2"/>
    <w:rsid w:val="00DF7AD2"/>
    <w:rsid w:val="00E01811"/>
    <w:rsid w:val="00E04D43"/>
    <w:rsid w:val="00E11A7E"/>
    <w:rsid w:val="00E42EE1"/>
    <w:rsid w:val="00E45EB1"/>
    <w:rsid w:val="00E479B7"/>
    <w:rsid w:val="00E55C6C"/>
    <w:rsid w:val="00E57A4D"/>
    <w:rsid w:val="00E61E5E"/>
    <w:rsid w:val="00E63B3C"/>
    <w:rsid w:val="00E72E55"/>
    <w:rsid w:val="00E76385"/>
    <w:rsid w:val="00E8665D"/>
    <w:rsid w:val="00E86FF8"/>
    <w:rsid w:val="00E9349B"/>
    <w:rsid w:val="00E97A2F"/>
    <w:rsid w:val="00EC59E6"/>
    <w:rsid w:val="00ED3AB0"/>
    <w:rsid w:val="00ED3EE8"/>
    <w:rsid w:val="00ED7A0F"/>
    <w:rsid w:val="00EE3ABB"/>
    <w:rsid w:val="00EE40C5"/>
    <w:rsid w:val="00EE52D2"/>
    <w:rsid w:val="00EF22B5"/>
    <w:rsid w:val="00EF4024"/>
    <w:rsid w:val="00EF7A40"/>
    <w:rsid w:val="00F01527"/>
    <w:rsid w:val="00F0768F"/>
    <w:rsid w:val="00F07CCB"/>
    <w:rsid w:val="00F25311"/>
    <w:rsid w:val="00F34A1E"/>
    <w:rsid w:val="00F5144C"/>
    <w:rsid w:val="00F536BA"/>
    <w:rsid w:val="00F622F3"/>
    <w:rsid w:val="00F62B41"/>
    <w:rsid w:val="00F731DF"/>
    <w:rsid w:val="00F95006"/>
    <w:rsid w:val="00F979A0"/>
    <w:rsid w:val="00FA07C4"/>
    <w:rsid w:val="00FA6158"/>
    <w:rsid w:val="00FB2BAF"/>
    <w:rsid w:val="00FC3707"/>
    <w:rsid w:val="00FC5D9D"/>
    <w:rsid w:val="00FC7BD4"/>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D42D04-3081-4F05-A52B-7862EC5CA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3</TotalTime>
  <Pages>42</Pages>
  <Words>43350</Words>
  <Characters>247098</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898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6</cp:revision>
  <cp:lastPrinted>2020-02-10T18:04:00Z</cp:lastPrinted>
  <dcterms:created xsi:type="dcterms:W3CDTF">2020-06-09T18:19:00Z</dcterms:created>
  <dcterms:modified xsi:type="dcterms:W3CDTF">2020-06-11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lNg0Yjs"/&gt;&lt;style id="http://www.zotero.org/styles/limnology-and-oceanography" hasBibliography="1" bibliographyStyleHasBeenSet="1"/&gt;&lt;prefs&gt;&lt;pref name="fieldType" value="Field"/&gt;&lt;/prefs&gt;&lt;/data&gt;</vt:lpwstr>
  </property>
</Properties>
</file>